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58105B5" w14:textId="77777777" w:rsidR="00F46F30" w:rsidRPr="00F46F30" w:rsidRDefault="00F46F30" w:rsidP="00F46F30">
      <w:pPr>
        <w:pStyle w:val="Heading1"/>
      </w:pPr>
      <w:r w:rsidRPr="00F46F30">
        <w:t>Building a Diet and Wellness AI Agent: A Comprehensive Guide</w:t>
      </w:r>
    </w:p>
    <w:p w14:paraId="31C4B7A3" w14:textId="77777777" w:rsidR="00F46F30" w:rsidRPr="00F46F30" w:rsidRDefault="00F46F30" w:rsidP="00F46F30">
      <w:pPr>
        <w:pStyle w:val="Heading2"/>
      </w:pPr>
      <w:r w:rsidRPr="00F46F30">
        <w:t>Introduction</w:t>
      </w:r>
    </w:p>
    <w:p w14:paraId="62C5BB9C" w14:textId="77777777" w:rsidR="00F46F30" w:rsidRDefault="00F46F30" w:rsidP="00F46F30">
      <w:r w:rsidRPr="00F46F30">
        <w:t>In today's fast-paced world, maintaining a healthy lifestyle through proper diet and wellness is more important than ever. With an overwhelming amount of information available, it can be challenging to find accurate and personalized advice. This guide aims to build an AI agent that can answer queries related to fitness, health, calories, and more, leveraging reasoning capabilities to provide accurate and contextual responses.</w:t>
      </w:r>
    </w:p>
    <w:p w14:paraId="7DA88E19" w14:textId="263666A4" w:rsidR="00F46F30" w:rsidRPr="00F46F30" w:rsidRDefault="00F46F30" w:rsidP="00F46F30">
      <w:r>
        <w:rPr>
          <w:noProof/>
        </w:rPr>
        <w:drawing>
          <wp:inline distT="0" distB="0" distL="0" distR="0" wp14:anchorId="100C683D" wp14:editId="7FDB2C47">
            <wp:extent cx="5731510" cy="3275330"/>
            <wp:effectExtent l="0" t="0" r="2540" b="1270"/>
            <wp:docPr id="93182721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1827216" name=""/>
                    <pic:cNvPicPr/>
                  </pic:nvPicPr>
                  <pic:blipFill>
                    <a:blip r:embed="rId5"/>
                    <a:stretch>
                      <a:fillRect/>
                    </a:stretch>
                  </pic:blipFill>
                  <pic:spPr>
                    <a:xfrm>
                      <a:off x="0" y="0"/>
                      <a:ext cx="5731510" cy="3275330"/>
                    </a:xfrm>
                    <a:prstGeom prst="rect">
                      <a:avLst/>
                    </a:prstGeom>
                  </pic:spPr>
                </pic:pic>
              </a:graphicData>
            </a:graphic>
          </wp:inline>
        </w:drawing>
      </w:r>
    </w:p>
    <w:p w14:paraId="56BB2FE1" w14:textId="77777777" w:rsidR="00F46F30" w:rsidRPr="00F46F30" w:rsidRDefault="00F46F30" w:rsidP="00017811">
      <w:pPr>
        <w:pStyle w:val="Heading2"/>
      </w:pPr>
      <w:r w:rsidRPr="00F46F30">
        <w:t>Problem Statement</w:t>
      </w:r>
    </w:p>
    <w:p w14:paraId="6628AD44" w14:textId="77777777" w:rsidR="00F46F30" w:rsidRPr="00F46F30" w:rsidRDefault="00F46F30" w:rsidP="00F46F30">
      <w:r w:rsidRPr="00F46F30">
        <w:t>Responding to health-related questions often requires more than just retrieving information; it necessitates reasoning and contextual understanding. For example, determining whether a particular diet is suitable for someone with specific health conditions involves evaluating multiple factors. Therefore, an AI agent with robust reasoning capabilities is essential to provide meaningful and accurate advice in the domain of diet and wellness.</w:t>
      </w:r>
    </w:p>
    <w:p w14:paraId="418C0470" w14:textId="77777777" w:rsidR="00F46F30" w:rsidRDefault="00F46F30" w:rsidP="00017811">
      <w:pPr>
        <w:pStyle w:val="Heading2"/>
      </w:pPr>
      <w:r w:rsidRPr="00F46F30">
        <w:t>Code and Guide</w:t>
      </w:r>
    </w:p>
    <w:p w14:paraId="3E2BE056" w14:textId="77777777" w:rsidR="000B1A4E" w:rsidRDefault="000B1A4E" w:rsidP="000B1A4E">
      <w:pPr>
        <w:pStyle w:val="Heading3"/>
        <w:rPr>
          <w:rFonts w:eastAsia="Arial"/>
        </w:rPr>
      </w:pPr>
      <w:r>
        <w:rPr>
          <w:rFonts w:eastAsia="Arial"/>
        </w:rPr>
        <w:t>Code</w:t>
      </w:r>
    </w:p>
    <w:p w14:paraId="259AE4BD" w14:textId="107D17F9" w:rsidR="000B1A4E" w:rsidRDefault="000B1A4E" w:rsidP="000B1A4E">
      <w:pPr>
        <w:spacing w:before="240" w:after="240"/>
      </w:pPr>
      <w:r w:rsidRPr="000B1A4E">
        <w:t>https://github.com/heathbrew/Building-a-Diet-and-Wellness-AI-Agent-A-Comprehensive-Guide</w:t>
      </w:r>
    </w:p>
    <w:p w14:paraId="1BF3ED2A" w14:textId="790331DD" w:rsidR="000B1A4E" w:rsidRDefault="000B1A4E" w:rsidP="000B1A4E">
      <w:pPr>
        <w:spacing w:before="240" w:after="240"/>
      </w:pPr>
      <w:r>
        <w:t xml:space="preserve">Git clone this repo </w:t>
      </w:r>
      <w:r>
        <w:fldChar w:fldCharType="begin"/>
      </w:r>
      <w:r>
        <w:instrText xml:space="preserve"> ADDIN ZOTERO_ITEM CSL_CITATION {"citationID":"VdacnwXo","properties":{"formattedCitation":"[1]","plainCitation":"[1]","noteIndex":0},"citationItems":[{"id":239,"uris":["http://zotero.org/users/local/78vJ1uAT/items/S8HFLPEZ"],"itemData":{"id":239,"type":"webpage","title":"heathbrew/Building-a-Diet-and-Wellness-AI-Agent-A-Comprehensive-Guide: his guide aims to build an AI agent that can answer queries related to fitness, health, calories, and more, leveraging reasoning capabilities to provide accurate and contextual responses.","URL":"https://github.com/heathbrew/Building-a-Diet-and-Wellness-AI-Agent-A-Comprehensive-Guide","accessed":{"date-parts":[["2024",5,22]]}}}],"schema":"https://github.com/citation-style-language/schema/raw/master/csl-citation.json"} </w:instrText>
      </w:r>
      <w:r>
        <w:fldChar w:fldCharType="separate"/>
      </w:r>
      <w:r w:rsidRPr="000B1A4E">
        <w:rPr>
          <w:rFonts w:ascii="Calibri" w:hAnsi="Calibri" w:cs="Calibri"/>
        </w:rPr>
        <w:t>[1]</w:t>
      </w:r>
      <w:r>
        <w:fldChar w:fldCharType="end"/>
      </w:r>
      <w:r>
        <w:t xml:space="preserve"> and follow along for the set-up.</w:t>
      </w:r>
    </w:p>
    <w:p w14:paraId="1829EFA9" w14:textId="77777777" w:rsidR="000B1A4E" w:rsidRPr="000B1A4E" w:rsidRDefault="000B1A4E" w:rsidP="000B1A4E"/>
    <w:p w14:paraId="33930465" w14:textId="77777777" w:rsidR="00F46F30" w:rsidRPr="00F46F30" w:rsidRDefault="00F46F30" w:rsidP="00017811">
      <w:pPr>
        <w:pStyle w:val="Heading3"/>
      </w:pPr>
      <w:r w:rsidRPr="00F46F30">
        <w:t>Dataset</w:t>
      </w:r>
    </w:p>
    <w:p w14:paraId="2A1C6A03" w14:textId="72047D54" w:rsidR="00F46F30" w:rsidRPr="00F46F30" w:rsidRDefault="00F46F30" w:rsidP="00F46F30">
      <w:r w:rsidRPr="00F46F30">
        <w:t>For this guide, we will use the PUBHEALTH dataset. This comprehensive dataset is designed for explainable automated fact-checking of public health claims, making it ideal for training our AI agent. Each instance in the dataset includes a veracity label (true, false, unproven, mixture) and an explanation text field that justifies the claim's veracity label</w:t>
      </w:r>
      <w:r>
        <w:t xml:space="preserve"> </w:t>
      </w:r>
      <w:r>
        <w:fldChar w:fldCharType="begin"/>
      </w:r>
      <w:r w:rsidR="000B1A4E">
        <w:instrText xml:space="preserve"> ADDIN ZOTERO_ITEM CSL_CITATION {"citationID":"jgeYrYAt","properties":{"formattedCitation":"[2]","plainCitation":"[2]","noteIndex":0},"citationItems":[{"id":237,"uris":["http://zotero.org/users/local/78vJ1uAT/items/JYXF57YC"],"itemData":{"id":237,"type":"webpage","abstract":"We’re on a journey to advance and democratize artificial intelligence through open source and open science.","title":"health_fact · Datasets at Hugging Face","URL":"https://huggingface.co/datasets/health_fact","accessed":{"date-parts":[["2024",5,21]]},"issued":{"date-parts":[["2024",3,23]]}}}],"schema":"https://github.com/citation-style-language/schema/raw/master/csl-citation.json"} </w:instrText>
      </w:r>
      <w:r>
        <w:fldChar w:fldCharType="separate"/>
      </w:r>
      <w:r w:rsidR="000B1A4E" w:rsidRPr="000B1A4E">
        <w:rPr>
          <w:rFonts w:ascii="Calibri" w:hAnsi="Calibri" w:cs="Calibri"/>
        </w:rPr>
        <w:t>[2]</w:t>
      </w:r>
      <w:r>
        <w:fldChar w:fldCharType="end"/>
      </w:r>
      <w:r w:rsidRPr="00F46F30">
        <w:t>.</w:t>
      </w:r>
    </w:p>
    <w:p w14:paraId="1F1BCE55" w14:textId="77777777" w:rsidR="00F46F30" w:rsidRPr="00F46F30" w:rsidRDefault="00F46F30" w:rsidP="00017811">
      <w:pPr>
        <w:pStyle w:val="Heading3"/>
      </w:pPr>
      <w:r w:rsidRPr="00F46F30">
        <w:lastRenderedPageBreak/>
        <w:t>Dataset Summary</w:t>
      </w:r>
    </w:p>
    <w:p w14:paraId="08C7532C" w14:textId="77777777" w:rsidR="00F46F30" w:rsidRPr="00F46F30" w:rsidRDefault="00F46F30" w:rsidP="00F46F30">
      <w:r w:rsidRPr="00F46F30">
        <w:rPr>
          <w:b/>
          <w:bCs/>
        </w:rPr>
        <w:t>Dataset Card for PUBHEALTH</w:t>
      </w:r>
      <w:r w:rsidRPr="00F46F30">
        <w:t>:</w:t>
      </w:r>
    </w:p>
    <w:p w14:paraId="61CE6C9D" w14:textId="77777777" w:rsidR="00F46F30" w:rsidRPr="00F46F30" w:rsidRDefault="00F46F30" w:rsidP="00F46F30">
      <w:pPr>
        <w:numPr>
          <w:ilvl w:val="0"/>
          <w:numId w:val="1"/>
        </w:numPr>
      </w:pPr>
      <w:r w:rsidRPr="00F46F30">
        <w:rPr>
          <w:b/>
          <w:bCs/>
        </w:rPr>
        <w:t>Dataset Summary</w:t>
      </w:r>
      <w:r w:rsidRPr="00F46F30">
        <w:t>: PUBHEALTH is a comprehensive dataset for explainable automated fact-checking of public health claims. Each instance has a veracity label and an explanation text field.</w:t>
      </w:r>
    </w:p>
    <w:p w14:paraId="4729B4A0" w14:textId="77777777" w:rsidR="00F46F30" w:rsidRPr="00F46F30" w:rsidRDefault="00F46F30" w:rsidP="00F46F30">
      <w:pPr>
        <w:numPr>
          <w:ilvl w:val="0"/>
          <w:numId w:val="1"/>
        </w:numPr>
      </w:pPr>
      <w:r w:rsidRPr="00F46F30">
        <w:rPr>
          <w:b/>
          <w:bCs/>
        </w:rPr>
        <w:t>Languages</w:t>
      </w:r>
      <w:r w:rsidRPr="00F46F30">
        <w:t>: The text in the dataset is in English.</w:t>
      </w:r>
    </w:p>
    <w:p w14:paraId="428D8C2D" w14:textId="128DB9B4" w:rsidR="00017811" w:rsidRPr="00017811" w:rsidRDefault="00017811" w:rsidP="00017811">
      <w:pPr>
        <w:pStyle w:val="Heading3"/>
      </w:pPr>
      <w:r w:rsidRPr="00017811">
        <w:t>Dataset Creation</w:t>
      </w:r>
      <w:r>
        <w:t xml:space="preserve"> &amp; </w:t>
      </w:r>
      <w:r w:rsidRPr="00017811">
        <w:t>Curation Rationale</w:t>
      </w:r>
    </w:p>
    <w:p w14:paraId="0C6707F6" w14:textId="71C030E7" w:rsidR="00017811" w:rsidRPr="00017811" w:rsidRDefault="00017811" w:rsidP="00017811">
      <w:r w:rsidRPr="00017811">
        <w:t xml:space="preserve">The dataset was created to explore fact-checking of difficult to verify claims i.e., those which require expertise from outside of the </w:t>
      </w:r>
      <w:proofErr w:type="spellStart"/>
      <w:r w:rsidRPr="00017811">
        <w:t>journalistics</w:t>
      </w:r>
      <w:proofErr w:type="spellEnd"/>
      <w:r w:rsidRPr="00017811">
        <w:t xml:space="preserve"> domain, in this case biomedical and public health expertise.</w:t>
      </w:r>
    </w:p>
    <w:p w14:paraId="2DA062BC" w14:textId="67A92655" w:rsidR="00AA180F" w:rsidRDefault="00017811" w:rsidP="00017811">
      <w:r w:rsidRPr="00017811">
        <w:t>It was also created in response to the lack of fact-checking datasets which provide gold standard natural language explanations for verdicts/labels.</w:t>
      </w:r>
    </w:p>
    <w:p w14:paraId="0FDFB052" w14:textId="1F038D93" w:rsidR="00017811" w:rsidRDefault="00017811" w:rsidP="00017811">
      <w:hyperlink r:id="rId6" w:history="1">
        <w:r w:rsidRPr="004D250E">
          <w:rPr>
            <w:rStyle w:val="Hyperlink"/>
          </w:rPr>
          <w:t>https://huggingface.co/datasets/health_fact</w:t>
        </w:r>
      </w:hyperlink>
    </w:p>
    <w:p w14:paraId="421E7BCD" w14:textId="77777777" w:rsidR="00231158" w:rsidRDefault="00231158" w:rsidP="00231158">
      <w:r>
        <w:t>import pandas as pd</w:t>
      </w:r>
    </w:p>
    <w:p w14:paraId="26803FF7" w14:textId="77777777" w:rsidR="00231158" w:rsidRDefault="00231158" w:rsidP="00231158"/>
    <w:p w14:paraId="2122AE10" w14:textId="77777777" w:rsidR="00231158" w:rsidRDefault="00231158" w:rsidP="00231158">
      <w:r>
        <w:t xml:space="preserve"># Read the TSV file into a pandas </w:t>
      </w:r>
      <w:proofErr w:type="spellStart"/>
      <w:r>
        <w:t>DataFrame</w:t>
      </w:r>
      <w:proofErr w:type="spellEnd"/>
    </w:p>
    <w:p w14:paraId="4A7C72A7" w14:textId="77777777" w:rsidR="00231158" w:rsidRDefault="00231158" w:rsidP="00231158">
      <w:proofErr w:type="spellStart"/>
      <w:r>
        <w:t>df</w:t>
      </w:r>
      <w:proofErr w:type="spellEnd"/>
      <w:r>
        <w:t xml:space="preserve"> = </w:t>
      </w:r>
      <w:proofErr w:type="spellStart"/>
      <w:proofErr w:type="gramStart"/>
      <w:r>
        <w:t>pd.read</w:t>
      </w:r>
      <w:proofErr w:type="gramEnd"/>
      <w:r>
        <w:t>_csv</w:t>
      </w:r>
      <w:proofErr w:type="spellEnd"/>
      <w:r>
        <w:t>("Dataset/</w:t>
      </w:r>
      <w:proofErr w:type="spellStart"/>
      <w:r>
        <w:t>train.tsv</w:t>
      </w:r>
      <w:proofErr w:type="spellEnd"/>
      <w:r>
        <w:t xml:space="preserve">", </w:t>
      </w:r>
      <w:proofErr w:type="spellStart"/>
      <w:r>
        <w:t>sep</w:t>
      </w:r>
      <w:proofErr w:type="spellEnd"/>
      <w:r>
        <w:t>='\t')</w:t>
      </w:r>
    </w:p>
    <w:p w14:paraId="23475E84" w14:textId="77777777" w:rsidR="00231158" w:rsidRDefault="00231158" w:rsidP="00231158"/>
    <w:p w14:paraId="0401AC5F" w14:textId="77777777" w:rsidR="00231158" w:rsidRDefault="00231158" w:rsidP="00231158">
      <w:r>
        <w:t xml:space="preserve"># Now you can work with the </w:t>
      </w:r>
      <w:proofErr w:type="spellStart"/>
      <w:r>
        <w:t>DataFrame</w:t>
      </w:r>
      <w:proofErr w:type="spellEnd"/>
      <w:r>
        <w:t xml:space="preserve"> as usual</w:t>
      </w:r>
    </w:p>
    <w:p w14:paraId="09F841FD" w14:textId="4F3E77C0" w:rsidR="00017811" w:rsidRDefault="00231158" w:rsidP="00231158">
      <w:proofErr w:type="spellStart"/>
      <w:proofErr w:type="gramStart"/>
      <w:r>
        <w:t>df.head</w:t>
      </w:r>
      <w:proofErr w:type="spellEnd"/>
      <w:proofErr w:type="gramEnd"/>
      <w:r>
        <w:t>()</w:t>
      </w:r>
    </w:p>
    <w:p w14:paraId="2A7DACA1" w14:textId="7140BDAB" w:rsidR="00231158" w:rsidRDefault="00231158" w:rsidP="00017811">
      <w:r w:rsidRPr="00231158">
        <w:drawing>
          <wp:inline distT="0" distB="0" distL="0" distR="0" wp14:anchorId="5BB92AC0" wp14:editId="1DEEA21D">
            <wp:extent cx="5731510" cy="2607945"/>
            <wp:effectExtent l="0" t="0" r="2540" b="1905"/>
            <wp:docPr id="103222271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2222710" name=""/>
                    <pic:cNvPicPr/>
                  </pic:nvPicPr>
                  <pic:blipFill>
                    <a:blip r:embed="rId7"/>
                    <a:stretch>
                      <a:fillRect/>
                    </a:stretch>
                  </pic:blipFill>
                  <pic:spPr>
                    <a:xfrm>
                      <a:off x="0" y="0"/>
                      <a:ext cx="5731510" cy="2607945"/>
                    </a:xfrm>
                    <a:prstGeom prst="rect">
                      <a:avLst/>
                    </a:prstGeom>
                  </pic:spPr>
                </pic:pic>
              </a:graphicData>
            </a:graphic>
          </wp:inline>
        </w:drawing>
      </w:r>
    </w:p>
    <w:p w14:paraId="6B8EBA3B" w14:textId="2306E89B" w:rsidR="00231158" w:rsidRDefault="00231158" w:rsidP="00017811">
      <w:r>
        <w:t>As we are using react agent so will consider claim and explanation from the dataset</w:t>
      </w:r>
    </w:p>
    <w:p w14:paraId="61BC80BB" w14:textId="77777777" w:rsidR="00231158" w:rsidRDefault="00231158" w:rsidP="00231158">
      <w:r>
        <w:t xml:space="preserve"># Fill </w:t>
      </w:r>
      <w:proofErr w:type="spellStart"/>
      <w:r>
        <w:t>NaN</w:t>
      </w:r>
      <w:proofErr w:type="spellEnd"/>
      <w:r>
        <w:t xml:space="preserve"> values with empty strings</w:t>
      </w:r>
    </w:p>
    <w:p w14:paraId="17A381DE" w14:textId="77777777" w:rsidR="00231158" w:rsidRDefault="00231158" w:rsidP="00231158">
      <w:proofErr w:type="spellStart"/>
      <w:r>
        <w:t>df</w:t>
      </w:r>
      <w:proofErr w:type="spellEnd"/>
      <w:r>
        <w:t xml:space="preserve">['claim'] = </w:t>
      </w:r>
      <w:proofErr w:type="spellStart"/>
      <w:r>
        <w:t>df</w:t>
      </w:r>
      <w:proofErr w:type="spellEnd"/>
      <w:r>
        <w:t>['claim'</w:t>
      </w:r>
      <w:proofErr w:type="gramStart"/>
      <w:r>
        <w:t>].</w:t>
      </w:r>
      <w:proofErr w:type="spellStart"/>
      <w:r>
        <w:t>fillna</w:t>
      </w:r>
      <w:proofErr w:type="spellEnd"/>
      <w:proofErr w:type="gramEnd"/>
      <w:r>
        <w:t>('')</w:t>
      </w:r>
    </w:p>
    <w:p w14:paraId="76B9E5C1" w14:textId="77777777" w:rsidR="00231158" w:rsidRDefault="00231158" w:rsidP="00231158">
      <w:proofErr w:type="spellStart"/>
      <w:r>
        <w:t>df</w:t>
      </w:r>
      <w:proofErr w:type="spellEnd"/>
      <w:r>
        <w:t xml:space="preserve">['explanation'] = </w:t>
      </w:r>
      <w:proofErr w:type="spellStart"/>
      <w:r>
        <w:t>df</w:t>
      </w:r>
      <w:proofErr w:type="spellEnd"/>
      <w:r>
        <w:t>['explanation'</w:t>
      </w:r>
      <w:proofErr w:type="gramStart"/>
      <w:r>
        <w:t>].</w:t>
      </w:r>
      <w:proofErr w:type="spellStart"/>
      <w:r>
        <w:t>fillna</w:t>
      </w:r>
      <w:proofErr w:type="spellEnd"/>
      <w:proofErr w:type="gramEnd"/>
      <w:r>
        <w:t>('')</w:t>
      </w:r>
    </w:p>
    <w:p w14:paraId="54B02196" w14:textId="77777777" w:rsidR="00231158" w:rsidRDefault="00231158" w:rsidP="00231158"/>
    <w:p w14:paraId="040556BB" w14:textId="77777777" w:rsidR="00231158" w:rsidRDefault="00231158" w:rsidP="00231158">
      <w:proofErr w:type="spellStart"/>
      <w:r>
        <w:t>df</w:t>
      </w:r>
      <w:proofErr w:type="spellEnd"/>
      <w:r>
        <w:t>['</w:t>
      </w:r>
      <w:proofErr w:type="spellStart"/>
      <w:r>
        <w:t>merged_data</w:t>
      </w:r>
      <w:proofErr w:type="spellEnd"/>
      <w:r>
        <w:t xml:space="preserve">'] = </w:t>
      </w:r>
      <w:proofErr w:type="spellStart"/>
      <w:proofErr w:type="gramStart"/>
      <w:r>
        <w:t>df.apply</w:t>
      </w:r>
      <w:proofErr w:type="spellEnd"/>
      <w:proofErr w:type="gramEnd"/>
      <w:r>
        <w:t>(lambda row: row['claim'] + ' ' + row['explanation'], axis=1)</w:t>
      </w:r>
    </w:p>
    <w:p w14:paraId="5E1B5FA5" w14:textId="32B2019E" w:rsidR="008B726F" w:rsidRDefault="008B726F" w:rsidP="008B726F">
      <w:r>
        <w:t xml:space="preserve"># Create </w:t>
      </w:r>
      <w:proofErr w:type="spellStart"/>
      <w:r>
        <w:t>dfcopy</w:t>
      </w:r>
      <w:proofErr w:type="spellEnd"/>
      <w:r>
        <w:t xml:space="preserve"> with 1</w:t>
      </w:r>
      <w:r>
        <w:t>5</w:t>
      </w:r>
      <w:r>
        <w:t xml:space="preserve"> rows</w:t>
      </w:r>
    </w:p>
    <w:p w14:paraId="5B3135E0" w14:textId="77777777" w:rsidR="008B726F" w:rsidRDefault="008B726F" w:rsidP="008B726F">
      <w:proofErr w:type="spellStart"/>
      <w:r>
        <w:t>dfcopy</w:t>
      </w:r>
      <w:proofErr w:type="spellEnd"/>
      <w:r>
        <w:t xml:space="preserve"> = </w:t>
      </w:r>
      <w:proofErr w:type="spellStart"/>
      <w:proofErr w:type="gramStart"/>
      <w:r>
        <w:t>df.head</w:t>
      </w:r>
      <w:proofErr w:type="spellEnd"/>
      <w:proofErr w:type="gramEnd"/>
      <w:r>
        <w:t>(15).copy()</w:t>
      </w:r>
    </w:p>
    <w:p w14:paraId="09ECB2A9" w14:textId="77777777" w:rsidR="008B726F" w:rsidRDefault="008B726F" w:rsidP="008B726F"/>
    <w:p w14:paraId="588EC087" w14:textId="77777777" w:rsidR="008B726F" w:rsidRDefault="008B726F" w:rsidP="008B726F">
      <w:r>
        <w:t># Display the first few rows</w:t>
      </w:r>
    </w:p>
    <w:p w14:paraId="513C1CD3" w14:textId="777CF1A7" w:rsidR="008B726F" w:rsidRDefault="008B726F" w:rsidP="008B726F">
      <w:proofErr w:type="spellStart"/>
      <w:proofErr w:type="gramStart"/>
      <w:r>
        <w:t>dfcopy.head</w:t>
      </w:r>
      <w:proofErr w:type="spellEnd"/>
      <w:proofErr w:type="gramEnd"/>
      <w:r>
        <w:t>()</w:t>
      </w:r>
    </w:p>
    <w:p w14:paraId="20EB04C8" w14:textId="5DB04453" w:rsidR="00231158" w:rsidRDefault="00231158" w:rsidP="00231158">
      <w:proofErr w:type="spellStart"/>
      <w:r w:rsidRPr="00231158">
        <w:t>dfcopy</w:t>
      </w:r>
      <w:proofErr w:type="spellEnd"/>
      <w:r w:rsidRPr="00231158">
        <w:t>['</w:t>
      </w:r>
      <w:proofErr w:type="spellStart"/>
      <w:r w:rsidRPr="00231158">
        <w:t>merged_data</w:t>
      </w:r>
      <w:proofErr w:type="spellEnd"/>
      <w:r w:rsidRPr="00231158">
        <w:t>']</w:t>
      </w:r>
    </w:p>
    <w:p w14:paraId="22EE5E25" w14:textId="121D2546" w:rsidR="00231158" w:rsidRDefault="00231158" w:rsidP="00231158">
      <w:r w:rsidRPr="00231158">
        <w:drawing>
          <wp:inline distT="0" distB="0" distL="0" distR="0" wp14:anchorId="032BAF9F" wp14:editId="768441ED">
            <wp:extent cx="5731510" cy="3881755"/>
            <wp:effectExtent l="0" t="0" r="2540" b="4445"/>
            <wp:docPr id="87783427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834276" name=""/>
                    <pic:cNvPicPr/>
                  </pic:nvPicPr>
                  <pic:blipFill>
                    <a:blip r:embed="rId8"/>
                    <a:stretch>
                      <a:fillRect/>
                    </a:stretch>
                  </pic:blipFill>
                  <pic:spPr>
                    <a:xfrm>
                      <a:off x="0" y="0"/>
                      <a:ext cx="5731510" cy="3881755"/>
                    </a:xfrm>
                    <a:prstGeom prst="rect">
                      <a:avLst/>
                    </a:prstGeom>
                  </pic:spPr>
                </pic:pic>
              </a:graphicData>
            </a:graphic>
          </wp:inline>
        </w:drawing>
      </w:r>
    </w:p>
    <w:p w14:paraId="0B635742" w14:textId="77777777" w:rsidR="00C43397" w:rsidRDefault="00C43397" w:rsidP="00C43397">
      <w:pPr>
        <w:pStyle w:val="Heading2"/>
        <w:keepNext w:val="0"/>
        <w:keepLines w:val="0"/>
        <w:spacing w:after="80"/>
        <w:rPr>
          <w:rFonts w:eastAsia="Arial"/>
          <w:b/>
          <w:sz w:val="34"/>
          <w:szCs w:val="34"/>
        </w:rPr>
      </w:pPr>
      <w:r>
        <w:rPr>
          <w:rFonts w:eastAsia="Arial"/>
          <w:b/>
          <w:sz w:val="34"/>
          <w:szCs w:val="34"/>
        </w:rPr>
        <w:t xml:space="preserve">Creating a </w:t>
      </w:r>
      <w:proofErr w:type="spellStart"/>
      <w:r>
        <w:rPr>
          <w:rFonts w:eastAsia="Arial"/>
          <w:b/>
          <w:sz w:val="34"/>
          <w:szCs w:val="34"/>
        </w:rPr>
        <w:t>Qdrant</w:t>
      </w:r>
      <w:proofErr w:type="spellEnd"/>
      <w:r>
        <w:rPr>
          <w:rFonts w:eastAsia="Arial"/>
          <w:b/>
          <w:sz w:val="34"/>
          <w:szCs w:val="34"/>
        </w:rPr>
        <w:t xml:space="preserve"> Database</w:t>
      </w:r>
    </w:p>
    <w:p w14:paraId="7D1740E9" w14:textId="77777777" w:rsidR="00C43397" w:rsidRDefault="00C43397" w:rsidP="00C43397">
      <w:pPr>
        <w:spacing w:before="240" w:after="240"/>
        <w:rPr>
          <w:rFonts w:eastAsia="Arial"/>
        </w:rPr>
      </w:pPr>
      <w:r>
        <w:t xml:space="preserve">In the last project [4], I used </w:t>
      </w:r>
      <w:hyperlink r:id="rId9" w:history="1">
        <w:proofErr w:type="spellStart"/>
        <w:r>
          <w:rPr>
            <w:rStyle w:val="Hyperlink"/>
            <w:color w:val="1155CC"/>
          </w:rPr>
          <w:t>Qdrant</w:t>
        </w:r>
        <w:proofErr w:type="spellEnd"/>
      </w:hyperlink>
      <w:r>
        <w:t xml:space="preserve"> which is a locally supported vector store for RAG.</w:t>
      </w:r>
    </w:p>
    <w:p w14:paraId="525CA6F9" w14:textId="3A7119ED" w:rsidR="00C0227B" w:rsidRDefault="00C0227B" w:rsidP="00C43397">
      <w:pPr>
        <w:spacing w:before="240" w:after="240"/>
      </w:pPr>
      <w:hyperlink r:id="rId10" w:history="1">
        <w:r w:rsidRPr="004D250E">
          <w:rPr>
            <w:rStyle w:val="Hyperlink"/>
          </w:rPr>
          <w:t>https://medium.com/@AyushmanPranav/anomaly-detection-using-vector-search-c3f48f8e61eb</w:t>
        </w:r>
      </w:hyperlink>
    </w:p>
    <w:p w14:paraId="38ECA2ED" w14:textId="6C35431D" w:rsidR="00C43397" w:rsidRDefault="00C43397" w:rsidP="00C43397">
      <w:pPr>
        <w:spacing w:before="240" w:after="240"/>
      </w:pPr>
      <w:r>
        <w:rPr>
          <w:color w:val="0D0D0D"/>
          <w:highlight w:val="white"/>
        </w:rPr>
        <w:t xml:space="preserve">For this project, I will once again use </w:t>
      </w:r>
      <w:proofErr w:type="spellStart"/>
      <w:r>
        <w:rPr>
          <w:color w:val="0D0D0D"/>
          <w:highlight w:val="white"/>
        </w:rPr>
        <w:t>Qdrant</w:t>
      </w:r>
      <w:proofErr w:type="spellEnd"/>
      <w:r>
        <w:rPr>
          <w:color w:val="0D0D0D"/>
          <w:highlight w:val="white"/>
        </w:rPr>
        <w:t>, but this time for financial data, to create a vector store.</w:t>
      </w:r>
    </w:p>
    <w:p w14:paraId="69332EDF" w14:textId="77777777" w:rsidR="00C43397" w:rsidRDefault="00C43397" w:rsidP="00C43397">
      <w:pPr>
        <w:spacing w:before="240" w:after="240"/>
      </w:pPr>
      <w:r>
        <w:t>Docker Desktop must be installed.</w:t>
      </w:r>
    </w:p>
    <w:p w14:paraId="6B9A01E4" w14:textId="142FFA94" w:rsidR="00C43397" w:rsidRDefault="00C43397" w:rsidP="00C43397">
      <w:pPr>
        <w:spacing w:before="240" w:after="240"/>
      </w:pPr>
      <w:r>
        <w:t xml:space="preserve">In </w:t>
      </w:r>
      <w:r w:rsidR="00C76C61">
        <w:fldChar w:fldCharType="begin"/>
      </w:r>
      <w:r w:rsidR="00C76C61">
        <w:instrText xml:space="preserve"> ADDIN ZOTERO_ITEM CSL_CITATION {"citationID":"ffc4qe9d","properties":{"formattedCitation":"[1]","plainCitation":"[1]","noteIndex":0},"citationItems":[{"id":239,"uris":["http://zotero.org/users/local/78vJ1uAT/items/S8HFLPEZ"],"itemData":{"id":239,"type":"webpage","title":"heathbrew/Building-a-Diet-and-Wellness-AI-Agent-A-Comprehensive-Guide: his guide aims to build an AI agent that can answer queries related to fitness, health, calories, and more, leveraging reasoning capabilities to provide accurate and contextual responses.","URL":"https://github.com/heathbrew/Building-a-Diet-and-Wellness-AI-Agent-A-Comprehensive-Guide","accessed":{"date-parts":[["2024",5,22]]}}}],"schema":"https://github.com/citation-style-language/schema/raw/master/csl-citation.json"} </w:instrText>
      </w:r>
      <w:r w:rsidR="00C76C61">
        <w:fldChar w:fldCharType="separate"/>
      </w:r>
      <w:r w:rsidR="00C76C61" w:rsidRPr="00C76C61">
        <w:rPr>
          <w:rFonts w:ascii="Calibri" w:hAnsi="Calibri" w:cs="Calibri"/>
        </w:rPr>
        <w:t>[1]</w:t>
      </w:r>
      <w:r w:rsidR="00C76C61">
        <w:fldChar w:fldCharType="end"/>
      </w:r>
      <w:r>
        <w:t xml:space="preserve"> I have included a file named Qdrant.ps1.</w:t>
      </w:r>
    </w:p>
    <w:p w14:paraId="4E6EDAD2" w14:textId="0E4782B7" w:rsidR="00C43397" w:rsidRDefault="00C43397" w:rsidP="00C43397">
      <w:r>
        <w:rPr>
          <w:color w:val="0D0D0D"/>
          <w:highlight w:val="white"/>
        </w:rPr>
        <w:t xml:space="preserve">You can use this to pull the </w:t>
      </w:r>
      <w:proofErr w:type="spellStart"/>
      <w:r>
        <w:rPr>
          <w:color w:val="0D0D0D"/>
          <w:highlight w:val="white"/>
        </w:rPr>
        <w:t>Qdrant</w:t>
      </w:r>
      <w:proofErr w:type="spellEnd"/>
      <w:r>
        <w:rPr>
          <w:color w:val="0D0D0D"/>
          <w:highlight w:val="white"/>
        </w:rPr>
        <w:t xml:space="preserve"> image and then run it on port 6333. You will see the local UI, which displays the vector stores</w:t>
      </w:r>
      <w:r>
        <w:t>.</w:t>
      </w:r>
    </w:p>
    <w:p w14:paraId="6EC14A90" w14:textId="57DF31D5" w:rsidR="00C76C61" w:rsidRDefault="00C76C61" w:rsidP="00C43397">
      <w:r>
        <w:lastRenderedPageBreak/>
        <w:t xml:space="preserve">For this ensure you have docker desktop installed </w:t>
      </w:r>
    </w:p>
    <w:p w14:paraId="779356E3" w14:textId="0221A8C3" w:rsidR="00C76C61" w:rsidRDefault="00C76C61" w:rsidP="00C43397">
      <w:r w:rsidRPr="00C76C61">
        <w:drawing>
          <wp:inline distT="0" distB="0" distL="0" distR="0" wp14:anchorId="6053E601" wp14:editId="233BA8C9">
            <wp:extent cx="5731510" cy="3063875"/>
            <wp:effectExtent l="0" t="0" r="2540" b="3175"/>
            <wp:docPr id="5828147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8281472" name=""/>
                    <pic:cNvPicPr/>
                  </pic:nvPicPr>
                  <pic:blipFill>
                    <a:blip r:embed="rId11"/>
                    <a:stretch>
                      <a:fillRect/>
                    </a:stretch>
                  </pic:blipFill>
                  <pic:spPr>
                    <a:xfrm>
                      <a:off x="0" y="0"/>
                      <a:ext cx="5731510" cy="3063875"/>
                    </a:xfrm>
                    <a:prstGeom prst="rect">
                      <a:avLst/>
                    </a:prstGeom>
                  </pic:spPr>
                </pic:pic>
              </a:graphicData>
            </a:graphic>
          </wp:inline>
        </w:drawing>
      </w:r>
    </w:p>
    <w:p w14:paraId="2E3D97C6" w14:textId="77777777" w:rsidR="00277F00" w:rsidRDefault="00277F00" w:rsidP="00C43397"/>
    <w:p w14:paraId="5E829583" w14:textId="77777777" w:rsidR="00C76C61" w:rsidRDefault="00C76C61" w:rsidP="00C43397"/>
    <w:p w14:paraId="3AF97674" w14:textId="77777777" w:rsidR="000B1A4E" w:rsidRDefault="000B1A4E" w:rsidP="00231158"/>
    <w:p w14:paraId="24B3C00A" w14:textId="77777777" w:rsidR="00F46F30" w:rsidRPr="00F46F30" w:rsidRDefault="00F46F30" w:rsidP="00F46F30">
      <w:pPr>
        <w:rPr>
          <w:b/>
          <w:bCs/>
        </w:rPr>
      </w:pPr>
      <w:r w:rsidRPr="00F46F30">
        <w:rPr>
          <w:b/>
          <w:bCs/>
        </w:rPr>
        <w:t>Implementation</w:t>
      </w:r>
    </w:p>
    <w:p w14:paraId="1EDB0C83" w14:textId="77777777" w:rsidR="00F46F30" w:rsidRPr="00F46F30" w:rsidRDefault="00F46F30" w:rsidP="00F46F30">
      <w:r w:rsidRPr="00F46F30">
        <w:t xml:space="preserve">We will use the </w:t>
      </w:r>
      <w:proofErr w:type="spellStart"/>
      <w:r w:rsidRPr="00F46F30">
        <w:t>MiniLM</w:t>
      </w:r>
      <w:proofErr w:type="spellEnd"/>
      <w:r w:rsidRPr="00F46F30">
        <w:t xml:space="preserve"> 12 model for embedding and </w:t>
      </w:r>
      <w:proofErr w:type="spellStart"/>
      <w:r w:rsidRPr="00F46F30">
        <w:t>Qdrant</w:t>
      </w:r>
      <w:proofErr w:type="spellEnd"/>
      <w:r w:rsidRPr="00F46F30">
        <w:t xml:space="preserve"> for vector storage and retrieval. Here’s how you can set it up:</w:t>
      </w:r>
    </w:p>
    <w:p w14:paraId="547BBF00" w14:textId="77777777" w:rsidR="00F46F30" w:rsidRPr="00F46F30" w:rsidRDefault="00F46F30" w:rsidP="00F46F30">
      <w:pPr>
        <w:numPr>
          <w:ilvl w:val="0"/>
          <w:numId w:val="3"/>
        </w:numPr>
      </w:pPr>
      <w:r w:rsidRPr="00F46F30">
        <w:rPr>
          <w:b/>
          <w:bCs/>
        </w:rPr>
        <w:t>Loading and Preprocessing the Dataset</w:t>
      </w:r>
      <w:r w:rsidRPr="00F46F30">
        <w:t>:</w:t>
      </w:r>
    </w:p>
    <w:p w14:paraId="2A5B52CB" w14:textId="77777777" w:rsidR="00F46F30" w:rsidRPr="00F46F30" w:rsidRDefault="00F46F30" w:rsidP="00F46F30">
      <w:r w:rsidRPr="00F46F30">
        <w:t>python</w:t>
      </w:r>
    </w:p>
    <w:p w14:paraId="0C840FE3" w14:textId="77777777" w:rsidR="00F46F30" w:rsidRPr="00F46F30" w:rsidRDefault="00F46F30" w:rsidP="00F46F30">
      <w:r w:rsidRPr="00F46F30">
        <w:t>Copy code</w:t>
      </w:r>
    </w:p>
    <w:p w14:paraId="41623EA6" w14:textId="77777777" w:rsidR="00F46F30" w:rsidRPr="00F46F30" w:rsidRDefault="00F46F30" w:rsidP="00F46F30">
      <w:r w:rsidRPr="00F46F30">
        <w:t xml:space="preserve">import pandas as pd from datasets import </w:t>
      </w:r>
      <w:proofErr w:type="spellStart"/>
      <w:r w:rsidRPr="00F46F30">
        <w:t>load_dataset</w:t>
      </w:r>
      <w:proofErr w:type="spellEnd"/>
      <w:r w:rsidRPr="00F46F30">
        <w:t xml:space="preserve"> dataset = </w:t>
      </w:r>
      <w:proofErr w:type="spellStart"/>
      <w:r w:rsidRPr="00F46F30">
        <w:t>load_dataset</w:t>
      </w:r>
      <w:proofErr w:type="spellEnd"/>
      <w:r w:rsidRPr="00F46F30">
        <w:t>('</w:t>
      </w:r>
      <w:proofErr w:type="spellStart"/>
      <w:r w:rsidRPr="00F46F30">
        <w:t>pubhealth</w:t>
      </w:r>
      <w:proofErr w:type="spellEnd"/>
      <w:r w:rsidRPr="00F46F30">
        <w:t xml:space="preserve">') </w:t>
      </w:r>
      <w:proofErr w:type="spellStart"/>
      <w:r w:rsidRPr="00F46F30">
        <w:t>df</w:t>
      </w:r>
      <w:proofErr w:type="spellEnd"/>
      <w:r w:rsidRPr="00F46F30">
        <w:t xml:space="preserve"> = </w:t>
      </w:r>
      <w:proofErr w:type="spellStart"/>
      <w:proofErr w:type="gramStart"/>
      <w:r w:rsidRPr="00F46F30">
        <w:t>pd.DataFrame</w:t>
      </w:r>
      <w:proofErr w:type="spellEnd"/>
      <w:proofErr w:type="gramEnd"/>
      <w:r w:rsidRPr="00F46F30">
        <w:t xml:space="preserve">(dataset['train']) </w:t>
      </w:r>
    </w:p>
    <w:p w14:paraId="710A2F35" w14:textId="77777777" w:rsidR="00F46F30" w:rsidRPr="00F46F30" w:rsidRDefault="00F46F30" w:rsidP="00F46F30">
      <w:pPr>
        <w:numPr>
          <w:ilvl w:val="0"/>
          <w:numId w:val="3"/>
        </w:numPr>
      </w:pPr>
      <w:r w:rsidRPr="00F46F30">
        <w:rPr>
          <w:b/>
          <w:bCs/>
        </w:rPr>
        <w:t>Embedding the Data</w:t>
      </w:r>
      <w:r w:rsidRPr="00F46F30">
        <w:t>:</w:t>
      </w:r>
    </w:p>
    <w:p w14:paraId="2EC1FA58" w14:textId="77777777" w:rsidR="00F46F30" w:rsidRPr="00F46F30" w:rsidRDefault="00F46F30" w:rsidP="00F46F30">
      <w:r w:rsidRPr="00F46F30">
        <w:t>python</w:t>
      </w:r>
    </w:p>
    <w:p w14:paraId="62ADBFA2" w14:textId="77777777" w:rsidR="00F46F30" w:rsidRPr="00F46F30" w:rsidRDefault="00F46F30" w:rsidP="00F46F30">
      <w:r w:rsidRPr="00F46F30">
        <w:t>Copy code</w:t>
      </w:r>
    </w:p>
    <w:p w14:paraId="3E9D967F" w14:textId="77777777" w:rsidR="00F46F30" w:rsidRPr="00F46F30" w:rsidRDefault="00F46F30" w:rsidP="00F46F30">
      <w:r w:rsidRPr="00F46F30">
        <w:t xml:space="preserve">from </w:t>
      </w:r>
      <w:proofErr w:type="spellStart"/>
      <w:r w:rsidRPr="00F46F30">
        <w:t>sentence_transformers</w:t>
      </w:r>
      <w:proofErr w:type="spellEnd"/>
      <w:r w:rsidRPr="00F46F30">
        <w:t xml:space="preserve"> import </w:t>
      </w:r>
      <w:proofErr w:type="spellStart"/>
      <w:r w:rsidRPr="00F46F30">
        <w:t>SentenceTransformer</w:t>
      </w:r>
      <w:proofErr w:type="spellEnd"/>
      <w:r w:rsidRPr="00F46F30">
        <w:t xml:space="preserve"> model = </w:t>
      </w:r>
      <w:proofErr w:type="spellStart"/>
      <w:r w:rsidRPr="00F46F30">
        <w:t>SentenceTransformer</w:t>
      </w:r>
      <w:proofErr w:type="spellEnd"/>
      <w:r w:rsidRPr="00F46F30">
        <w:t xml:space="preserve">('sentence-transformers/all-MiniLM-L12-v2') </w:t>
      </w:r>
      <w:proofErr w:type="spellStart"/>
      <w:r w:rsidRPr="00F46F30">
        <w:t>df</w:t>
      </w:r>
      <w:proofErr w:type="spellEnd"/>
      <w:r w:rsidRPr="00F46F30">
        <w:t xml:space="preserve">['embedding'] = </w:t>
      </w:r>
      <w:proofErr w:type="spellStart"/>
      <w:r w:rsidRPr="00F46F30">
        <w:t>df</w:t>
      </w:r>
      <w:proofErr w:type="spellEnd"/>
      <w:r w:rsidRPr="00F46F30">
        <w:t>['</w:t>
      </w:r>
      <w:proofErr w:type="spellStart"/>
      <w:r w:rsidRPr="00F46F30">
        <w:t>main_text</w:t>
      </w:r>
      <w:proofErr w:type="spellEnd"/>
      <w:r w:rsidRPr="00F46F30">
        <w:t>'</w:t>
      </w:r>
      <w:proofErr w:type="gramStart"/>
      <w:r w:rsidRPr="00F46F30">
        <w:t>].apply</w:t>
      </w:r>
      <w:proofErr w:type="gramEnd"/>
      <w:r w:rsidRPr="00F46F30">
        <w:t xml:space="preserve">(lambda x: </w:t>
      </w:r>
      <w:proofErr w:type="spellStart"/>
      <w:r w:rsidRPr="00F46F30">
        <w:t>model.encode</w:t>
      </w:r>
      <w:proofErr w:type="spellEnd"/>
      <w:r w:rsidRPr="00F46F30">
        <w:t xml:space="preserve">(x)) </w:t>
      </w:r>
    </w:p>
    <w:p w14:paraId="3EA36E83" w14:textId="77777777" w:rsidR="00F46F30" w:rsidRPr="00F46F30" w:rsidRDefault="00F46F30" w:rsidP="00F46F30">
      <w:pPr>
        <w:numPr>
          <w:ilvl w:val="0"/>
          <w:numId w:val="3"/>
        </w:numPr>
      </w:pPr>
      <w:r w:rsidRPr="00F46F30">
        <w:rPr>
          <w:b/>
          <w:bCs/>
        </w:rPr>
        <w:t xml:space="preserve">Storing Embeddings in </w:t>
      </w:r>
      <w:proofErr w:type="spellStart"/>
      <w:r w:rsidRPr="00F46F30">
        <w:rPr>
          <w:b/>
          <w:bCs/>
        </w:rPr>
        <w:t>Qdrant</w:t>
      </w:r>
      <w:proofErr w:type="spellEnd"/>
      <w:r w:rsidRPr="00F46F30">
        <w:t>:</w:t>
      </w:r>
    </w:p>
    <w:p w14:paraId="1ED37268" w14:textId="77777777" w:rsidR="00F46F30" w:rsidRPr="00F46F30" w:rsidRDefault="00F46F30" w:rsidP="00F46F30">
      <w:r w:rsidRPr="00F46F30">
        <w:t>python</w:t>
      </w:r>
    </w:p>
    <w:p w14:paraId="30D8B8F4" w14:textId="77777777" w:rsidR="00F46F30" w:rsidRPr="00F46F30" w:rsidRDefault="00F46F30" w:rsidP="00F46F30">
      <w:r w:rsidRPr="00F46F30">
        <w:t>Copy code</w:t>
      </w:r>
    </w:p>
    <w:p w14:paraId="053C32D3" w14:textId="77777777" w:rsidR="00F46F30" w:rsidRPr="00F46F30" w:rsidRDefault="00F46F30" w:rsidP="00F46F30">
      <w:r w:rsidRPr="00F46F30">
        <w:lastRenderedPageBreak/>
        <w:t xml:space="preserve">from </w:t>
      </w:r>
      <w:proofErr w:type="spellStart"/>
      <w:r w:rsidRPr="00F46F30">
        <w:t>qdrant_client</w:t>
      </w:r>
      <w:proofErr w:type="spellEnd"/>
      <w:r w:rsidRPr="00F46F30">
        <w:t xml:space="preserve"> import </w:t>
      </w:r>
      <w:proofErr w:type="spellStart"/>
      <w:r w:rsidRPr="00F46F30">
        <w:t>QdrantClient</w:t>
      </w:r>
      <w:proofErr w:type="spellEnd"/>
      <w:r w:rsidRPr="00F46F30">
        <w:t xml:space="preserve"> from </w:t>
      </w:r>
      <w:proofErr w:type="spellStart"/>
      <w:r w:rsidRPr="00F46F30">
        <w:t>qdrant_</w:t>
      </w:r>
      <w:proofErr w:type="gramStart"/>
      <w:r w:rsidRPr="00F46F30">
        <w:t>client.http</w:t>
      </w:r>
      <w:proofErr w:type="gramEnd"/>
      <w:r w:rsidRPr="00F46F30">
        <w:t>.models</w:t>
      </w:r>
      <w:proofErr w:type="spellEnd"/>
      <w:r w:rsidRPr="00F46F30">
        <w:t xml:space="preserve"> import </w:t>
      </w:r>
      <w:proofErr w:type="spellStart"/>
      <w:r w:rsidRPr="00F46F30">
        <w:t>PointStruct</w:t>
      </w:r>
      <w:proofErr w:type="spellEnd"/>
      <w:r w:rsidRPr="00F46F30">
        <w:t xml:space="preserve"> client = </w:t>
      </w:r>
      <w:proofErr w:type="spellStart"/>
      <w:r w:rsidRPr="00F46F30">
        <w:t>QdrantClient</w:t>
      </w:r>
      <w:proofErr w:type="spellEnd"/>
      <w:r w:rsidRPr="00F46F30">
        <w:t xml:space="preserve">(host="localhost", port=6333) points = [ </w:t>
      </w:r>
      <w:proofErr w:type="spellStart"/>
      <w:r w:rsidRPr="00F46F30">
        <w:t>PointStruct</w:t>
      </w:r>
      <w:proofErr w:type="spellEnd"/>
      <w:r w:rsidRPr="00F46F30">
        <w:t>(id=</w:t>
      </w:r>
      <w:proofErr w:type="spellStart"/>
      <w:r w:rsidRPr="00F46F30">
        <w:t>i</w:t>
      </w:r>
      <w:proofErr w:type="spellEnd"/>
      <w:r w:rsidRPr="00F46F30">
        <w:t xml:space="preserve">, vector=embedding, payload={"text": text}) for </w:t>
      </w:r>
      <w:proofErr w:type="spellStart"/>
      <w:r w:rsidRPr="00F46F30">
        <w:t>i</w:t>
      </w:r>
      <w:proofErr w:type="spellEnd"/>
      <w:r w:rsidRPr="00F46F30">
        <w:t>, (embedding, text) in enumerate(zip(</w:t>
      </w:r>
      <w:proofErr w:type="spellStart"/>
      <w:r w:rsidRPr="00F46F30">
        <w:t>df</w:t>
      </w:r>
      <w:proofErr w:type="spellEnd"/>
      <w:r w:rsidRPr="00F46F30">
        <w:t>['embedding'].</w:t>
      </w:r>
      <w:proofErr w:type="spellStart"/>
      <w:r w:rsidRPr="00F46F30">
        <w:t>tolist</w:t>
      </w:r>
      <w:proofErr w:type="spellEnd"/>
      <w:r w:rsidRPr="00F46F30">
        <w:t xml:space="preserve">(), </w:t>
      </w:r>
      <w:proofErr w:type="spellStart"/>
      <w:r w:rsidRPr="00F46F30">
        <w:t>df</w:t>
      </w:r>
      <w:proofErr w:type="spellEnd"/>
      <w:r w:rsidRPr="00F46F30">
        <w:t>['</w:t>
      </w:r>
      <w:proofErr w:type="spellStart"/>
      <w:r w:rsidRPr="00F46F30">
        <w:t>main_text</w:t>
      </w:r>
      <w:proofErr w:type="spellEnd"/>
      <w:r w:rsidRPr="00F46F30">
        <w:t>'].</w:t>
      </w:r>
      <w:proofErr w:type="spellStart"/>
      <w:r w:rsidRPr="00F46F30">
        <w:t>tolist</w:t>
      </w:r>
      <w:proofErr w:type="spellEnd"/>
      <w:r w:rsidRPr="00F46F30">
        <w:t xml:space="preserve">())) ] </w:t>
      </w:r>
      <w:proofErr w:type="spellStart"/>
      <w:r w:rsidRPr="00F46F30">
        <w:t>client.upsert</w:t>
      </w:r>
      <w:proofErr w:type="spellEnd"/>
      <w:r w:rsidRPr="00F46F30">
        <w:t>(</w:t>
      </w:r>
      <w:proofErr w:type="spellStart"/>
      <w:r w:rsidRPr="00F46F30">
        <w:t>collection_name</w:t>
      </w:r>
      <w:proofErr w:type="spellEnd"/>
      <w:r w:rsidRPr="00F46F30">
        <w:t>="</w:t>
      </w:r>
      <w:proofErr w:type="spellStart"/>
      <w:r w:rsidRPr="00F46F30">
        <w:t>pubhealth</w:t>
      </w:r>
      <w:proofErr w:type="spellEnd"/>
      <w:r w:rsidRPr="00F46F30">
        <w:t xml:space="preserve">", points=points) </w:t>
      </w:r>
    </w:p>
    <w:p w14:paraId="71767562" w14:textId="77777777" w:rsidR="00F46F30" w:rsidRPr="00F46F30" w:rsidRDefault="00F46F30" w:rsidP="00F46F30">
      <w:pPr>
        <w:numPr>
          <w:ilvl w:val="0"/>
          <w:numId w:val="3"/>
        </w:numPr>
      </w:pPr>
      <w:r w:rsidRPr="00F46F30">
        <w:rPr>
          <w:b/>
          <w:bCs/>
        </w:rPr>
        <w:t>Building the Retrieval-Augmented Generation (RAG) Model</w:t>
      </w:r>
      <w:r w:rsidRPr="00F46F30">
        <w:t>:</w:t>
      </w:r>
    </w:p>
    <w:p w14:paraId="68821B4C" w14:textId="77777777" w:rsidR="00F46F30" w:rsidRPr="00F46F30" w:rsidRDefault="00F46F30" w:rsidP="00F46F30">
      <w:pPr>
        <w:numPr>
          <w:ilvl w:val="1"/>
          <w:numId w:val="3"/>
        </w:numPr>
      </w:pPr>
      <w:r w:rsidRPr="00F46F30">
        <w:t>Define tools for date calculations, searches, and list operations.</w:t>
      </w:r>
    </w:p>
    <w:p w14:paraId="625E259F" w14:textId="77777777" w:rsidR="00F46F30" w:rsidRPr="00F46F30" w:rsidRDefault="00F46F30" w:rsidP="00F46F30">
      <w:pPr>
        <w:numPr>
          <w:ilvl w:val="1"/>
          <w:numId w:val="3"/>
        </w:numPr>
      </w:pPr>
      <w:r w:rsidRPr="00F46F30">
        <w:t xml:space="preserve">Implement the agent using </w:t>
      </w:r>
      <w:proofErr w:type="spellStart"/>
      <w:r w:rsidRPr="00F46F30">
        <w:t>LangChain’s</w:t>
      </w:r>
      <w:proofErr w:type="spellEnd"/>
      <w:r w:rsidRPr="00F46F30">
        <w:t xml:space="preserve"> </w:t>
      </w:r>
      <w:proofErr w:type="spellStart"/>
      <w:r w:rsidRPr="00F46F30">
        <w:t>ReAct</w:t>
      </w:r>
      <w:proofErr w:type="spellEnd"/>
      <w:r w:rsidRPr="00F46F30">
        <w:t xml:space="preserve"> framework for multi-hop reasoning.</w:t>
      </w:r>
    </w:p>
    <w:p w14:paraId="50D63DFF" w14:textId="77777777" w:rsidR="00F46F30" w:rsidRPr="00F46F30" w:rsidRDefault="00F46F30" w:rsidP="00F46F30">
      <w:pPr>
        <w:rPr>
          <w:b/>
          <w:bCs/>
        </w:rPr>
      </w:pPr>
      <w:r w:rsidRPr="00F46F30">
        <w:rPr>
          <w:b/>
          <w:bCs/>
        </w:rPr>
        <w:t xml:space="preserve">Example Implementation with </w:t>
      </w:r>
      <w:proofErr w:type="spellStart"/>
      <w:r w:rsidRPr="00F46F30">
        <w:rPr>
          <w:b/>
          <w:bCs/>
        </w:rPr>
        <w:t>LangChain</w:t>
      </w:r>
      <w:proofErr w:type="spellEnd"/>
      <w:r w:rsidRPr="00F46F30">
        <w:rPr>
          <w:b/>
          <w:bCs/>
        </w:rPr>
        <w:t xml:space="preserve"> </w:t>
      </w:r>
      <w:proofErr w:type="spellStart"/>
      <w:r w:rsidRPr="00F46F30">
        <w:rPr>
          <w:b/>
          <w:bCs/>
        </w:rPr>
        <w:t>ReAct</w:t>
      </w:r>
      <w:proofErr w:type="spellEnd"/>
    </w:p>
    <w:p w14:paraId="4615356E" w14:textId="77777777" w:rsidR="00F46F30" w:rsidRPr="00F46F30" w:rsidRDefault="00F46F30" w:rsidP="00F46F30">
      <w:pPr>
        <w:numPr>
          <w:ilvl w:val="0"/>
          <w:numId w:val="4"/>
        </w:numPr>
      </w:pPr>
      <w:r w:rsidRPr="00F46F30">
        <w:rPr>
          <w:b/>
          <w:bCs/>
        </w:rPr>
        <w:t>Setting Up Tools</w:t>
      </w:r>
      <w:r w:rsidRPr="00F46F30">
        <w:t>:</w:t>
      </w:r>
    </w:p>
    <w:p w14:paraId="36AF95FA" w14:textId="77777777" w:rsidR="00F46F30" w:rsidRPr="00F46F30" w:rsidRDefault="00F46F30" w:rsidP="00F46F30">
      <w:r w:rsidRPr="00F46F30">
        <w:t>python</w:t>
      </w:r>
    </w:p>
    <w:p w14:paraId="09196992" w14:textId="77777777" w:rsidR="00F46F30" w:rsidRPr="00F46F30" w:rsidRDefault="00F46F30" w:rsidP="00F46F30">
      <w:r w:rsidRPr="00F46F30">
        <w:t>Copy code</w:t>
      </w:r>
    </w:p>
    <w:p w14:paraId="2EF3C009" w14:textId="77777777" w:rsidR="00F46F30" w:rsidRPr="00F46F30" w:rsidRDefault="00F46F30" w:rsidP="00F46F30">
      <w:r w:rsidRPr="00F46F30">
        <w:t xml:space="preserve">from </w:t>
      </w:r>
      <w:proofErr w:type="spellStart"/>
      <w:proofErr w:type="gramStart"/>
      <w:r w:rsidRPr="00F46F30">
        <w:t>langchain.tools</w:t>
      </w:r>
      <w:proofErr w:type="spellEnd"/>
      <w:proofErr w:type="gramEnd"/>
      <w:r w:rsidRPr="00F46F30">
        <w:t xml:space="preserve"> import Tool from datetime import datetime, </w:t>
      </w:r>
      <w:proofErr w:type="spellStart"/>
      <w:r w:rsidRPr="00F46F30">
        <w:t>timedelta</w:t>
      </w:r>
      <w:proofErr w:type="spellEnd"/>
      <w:r w:rsidRPr="00F46F30">
        <w:t xml:space="preserve"> def </w:t>
      </w:r>
      <w:proofErr w:type="spellStart"/>
      <w:r w:rsidRPr="00F46F30">
        <w:t>get_date_range</w:t>
      </w:r>
      <w:proofErr w:type="spellEnd"/>
      <w:r w:rsidRPr="00F46F30">
        <w:t>(</w:t>
      </w:r>
      <w:proofErr w:type="spellStart"/>
      <w:r w:rsidRPr="00F46F30">
        <w:t>past_months</w:t>
      </w:r>
      <w:proofErr w:type="spellEnd"/>
      <w:r w:rsidRPr="00F46F30">
        <w:t xml:space="preserve">): </w:t>
      </w:r>
      <w:proofErr w:type="spellStart"/>
      <w:r w:rsidRPr="00F46F30">
        <w:t>end_date</w:t>
      </w:r>
      <w:proofErr w:type="spellEnd"/>
      <w:r w:rsidRPr="00F46F30">
        <w:t xml:space="preserve"> = </w:t>
      </w:r>
      <w:proofErr w:type="spellStart"/>
      <w:r w:rsidRPr="00F46F30">
        <w:t>datetime.today</w:t>
      </w:r>
      <w:proofErr w:type="spellEnd"/>
      <w:r w:rsidRPr="00F46F30">
        <w:t xml:space="preserve">() </w:t>
      </w:r>
      <w:proofErr w:type="spellStart"/>
      <w:r w:rsidRPr="00F46F30">
        <w:t>start_date</w:t>
      </w:r>
      <w:proofErr w:type="spellEnd"/>
      <w:r w:rsidRPr="00F46F30">
        <w:t xml:space="preserve"> = </w:t>
      </w:r>
      <w:proofErr w:type="spellStart"/>
      <w:r w:rsidRPr="00F46F30">
        <w:t>end_date</w:t>
      </w:r>
      <w:proofErr w:type="spellEnd"/>
      <w:r w:rsidRPr="00F46F30">
        <w:t xml:space="preserve"> - </w:t>
      </w:r>
      <w:proofErr w:type="spellStart"/>
      <w:r w:rsidRPr="00F46F30">
        <w:t>timedelta</w:t>
      </w:r>
      <w:proofErr w:type="spellEnd"/>
      <w:r w:rsidRPr="00F46F30">
        <w:t>(days=</w:t>
      </w:r>
      <w:proofErr w:type="spellStart"/>
      <w:r w:rsidRPr="00F46F30">
        <w:t>past_months</w:t>
      </w:r>
      <w:proofErr w:type="spellEnd"/>
      <w:r w:rsidRPr="00F46F30">
        <w:t xml:space="preserve"> * 30) return </w:t>
      </w:r>
      <w:proofErr w:type="spellStart"/>
      <w:r w:rsidRPr="00F46F30">
        <w:t>start_date</w:t>
      </w:r>
      <w:proofErr w:type="spellEnd"/>
      <w:r w:rsidRPr="00F46F30">
        <w:t xml:space="preserve">, </w:t>
      </w:r>
      <w:proofErr w:type="spellStart"/>
      <w:r w:rsidRPr="00F46F30">
        <w:t>end_date</w:t>
      </w:r>
      <w:proofErr w:type="spellEnd"/>
      <w:r w:rsidRPr="00F46F30">
        <w:t xml:space="preserve"> </w:t>
      </w:r>
      <w:proofErr w:type="spellStart"/>
      <w:r w:rsidRPr="00F46F30">
        <w:t>date_tool</w:t>
      </w:r>
      <w:proofErr w:type="spellEnd"/>
      <w:r w:rsidRPr="00F46F30">
        <w:t xml:space="preserve"> = Tool(name="</w:t>
      </w:r>
      <w:proofErr w:type="spellStart"/>
      <w:r w:rsidRPr="00F46F30">
        <w:t>DateTool</w:t>
      </w:r>
      <w:proofErr w:type="spellEnd"/>
      <w:r w:rsidRPr="00F46F30">
        <w:t xml:space="preserve">", </w:t>
      </w:r>
      <w:proofErr w:type="spellStart"/>
      <w:r w:rsidRPr="00F46F30">
        <w:t>func</w:t>
      </w:r>
      <w:proofErr w:type="spellEnd"/>
      <w:r w:rsidRPr="00F46F30">
        <w:t>=</w:t>
      </w:r>
      <w:proofErr w:type="spellStart"/>
      <w:r w:rsidRPr="00F46F30">
        <w:t>get_date_range</w:t>
      </w:r>
      <w:proofErr w:type="spellEnd"/>
      <w:r w:rsidRPr="00F46F30">
        <w:t xml:space="preserve">, description="Calculates date range for a given number of past months.") </w:t>
      </w:r>
    </w:p>
    <w:p w14:paraId="581AE35F" w14:textId="77777777" w:rsidR="00F46F30" w:rsidRPr="00F46F30" w:rsidRDefault="00F46F30" w:rsidP="00F46F30">
      <w:pPr>
        <w:numPr>
          <w:ilvl w:val="0"/>
          <w:numId w:val="4"/>
        </w:numPr>
      </w:pPr>
      <w:r w:rsidRPr="00F46F30">
        <w:rPr>
          <w:b/>
          <w:bCs/>
        </w:rPr>
        <w:t xml:space="preserve">Creating the </w:t>
      </w:r>
      <w:proofErr w:type="spellStart"/>
      <w:r w:rsidRPr="00F46F30">
        <w:rPr>
          <w:b/>
          <w:bCs/>
        </w:rPr>
        <w:t>ReAct</w:t>
      </w:r>
      <w:proofErr w:type="spellEnd"/>
      <w:r w:rsidRPr="00F46F30">
        <w:rPr>
          <w:b/>
          <w:bCs/>
        </w:rPr>
        <w:t xml:space="preserve"> Agent</w:t>
      </w:r>
      <w:r w:rsidRPr="00F46F30">
        <w:t>:</w:t>
      </w:r>
    </w:p>
    <w:p w14:paraId="1A91A601" w14:textId="77777777" w:rsidR="00F46F30" w:rsidRPr="00F46F30" w:rsidRDefault="00F46F30" w:rsidP="00F46F30">
      <w:r w:rsidRPr="00F46F30">
        <w:t>python</w:t>
      </w:r>
    </w:p>
    <w:p w14:paraId="609A3CD1" w14:textId="77777777" w:rsidR="00F46F30" w:rsidRPr="00F46F30" w:rsidRDefault="00F46F30" w:rsidP="00F46F30">
      <w:r w:rsidRPr="00F46F30">
        <w:t>Copy code</w:t>
      </w:r>
    </w:p>
    <w:p w14:paraId="181C1092" w14:textId="77777777" w:rsidR="00F46F30" w:rsidRPr="00F46F30" w:rsidRDefault="00F46F30" w:rsidP="00F46F30">
      <w:r w:rsidRPr="00F46F30">
        <w:t xml:space="preserve">from </w:t>
      </w:r>
      <w:proofErr w:type="spellStart"/>
      <w:r w:rsidRPr="00F46F30">
        <w:t>langchain.agents</w:t>
      </w:r>
      <w:proofErr w:type="spellEnd"/>
      <w:r w:rsidRPr="00F46F30">
        <w:t xml:space="preserve"> import </w:t>
      </w:r>
      <w:proofErr w:type="spellStart"/>
      <w:r w:rsidRPr="00F46F30">
        <w:t>create_react_agent</w:t>
      </w:r>
      <w:proofErr w:type="spellEnd"/>
      <w:r w:rsidRPr="00F46F30">
        <w:t xml:space="preserve"> from </w:t>
      </w:r>
      <w:proofErr w:type="spellStart"/>
      <w:r w:rsidRPr="00F46F30">
        <w:t>langchain.llms</w:t>
      </w:r>
      <w:proofErr w:type="spellEnd"/>
      <w:r w:rsidRPr="00F46F30">
        <w:t xml:space="preserve"> import </w:t>
      </w:r>
      <w:proofErr w:type="spellStart"/>
      <w:r w:rsidRPr="00F46F30">
        <w:t>AzureOpenAI</w:t>
      </w:r>
      <w:proofErr w:type="spellEnd"/>
      <w:r w:rsidRPr="00F46F30">
        <w:t xml:space="preserve"> from </w:t>
      </w:r>
      <w:proofErr w:type="spellStart"/>
      <w:r w:rsidRPr="00F46F30">
        <w:t>langchain.prompts</w:t>
      </w:r>
      <w:proofErr w:type="spellEnd"/>
      <w:r w:rsidRPr="00F46F30">
        <w:t xml:space="preserve"> import </w:t>
      </w:r>
      <w:proofErr w:type="spellStart"/>
      <w:r w:rsidRPr="00F46F30">
        <w:t>PromptTemplate</w:t>
      </w:r>
      <w:proofErr w:type="spellEnd"/>
      <w:r w:rsidRPr="00F46F30">
        <w:t xml:space="preserve"> from </w:t>
      </w:r>
      <w:proofErr w:type="spellStart"/>
      <w:r w:rsidRPr="00F46F30">
        <w:t>langchain.chains</w:t>
      </w:r>
      <w:proofErr w:type="spellEnd"/>
      <w:r w:rsidRPr="00F46F30">
        <w:t xml:space="preserve"> import </w:t>
      </w:r>
      <w:proofErr w:type="spellStart"/>
      <w:r w:rsidRPr="00F46F30">
        <w:t>RetrievalQA</w:t>
      </w:r>
      <w:proofErr w:type="spellEnd"/>
      <w:r w:rsidRPr="00F46F30">
        <w:t xml:space="preserve"> from </w:t>
      </w:r>
      <w:proofErr w:type="spellStart"/>
      <w:r w:rsidRPr="00F46F30">
        <w:t>langchain.document_loaders</w:t>
      </w:r>
      <w:proofErr w:type="spellEnd"/>
      <w:r w:rsidRPr="00F46F30">
        <w:t xml:space="preserve"> import </w:t>
      </w:r>
      <w:proofErr w:type="spellStart"/>
      <w:r w:rsidRPr="00F46F30">
        <w:t>TextLoader</w:t>
      </w:r>
      <w:proofErr w:type="spellEnd"/>
      <w:r w:rsidRPr="00F46F30">
        <w:t xml:space="preserve"> from </w:t>
      </w:r>
      <w:proofErr w:type="spellStart"/>
      <w:r w:rsidRPr="00F46F30">
        <w:t>langchain.vectorstores</w:t>
      </w:r>
      <w:proofErr w:type="spellEnd"/>
      <w:r w:rsidRPr="00F46F30">
        <w:t xml:space="preserve"> import </w:t>
      </w:r>
      <w:proofErr w:type="spellStart"/>
      <w:r w:rsidRPr="00F46F30">
        <w:t>Qdrant</w:t>
      </w:r>
      <w:proofErr w:type="spellEnd"/>
      <w:r w:rsidRPr="00F46F30">
        <w:t xml:space="preserve"> # Define LLM and embedding model </w:t>
      </w:r>
      <w:proofErr w:type="spellStart"/>
      <w:r w:rsidRPr="00F46F30">
        <w:t>llm</w:t>
      </w:r>
      <w:proofErr w:type="spellEnd"/>
      <w:r w:rsidRPr="00F46F30">
        <w:t xml:space="preserve"> = </w:t>
      </w:r>
      <w:proofErr w:type="spellStart"/>
      <w:r w:rsidRPr="00F46F30">
        <w:t>AzureOpenAI</w:t>
      </w:r>
      <w:proofErr w:type="spellEnd"/>
      <w:r w:rsidRPr="00F46F30">
        <w:t>(</w:t>
      </w:r>
      <w:proofErr w:type="spellStart"/>
      <w:r w:rsidRPr="00F46F30">
        <w:t>model_name</w:t>
      </w:r>
      <w:proofErr w:type="spellEnd"/>
      <w:r w:rsidRPr="00F46F30">
        <w:t xml:space="preserve">="gpt-4-turbo") # Set up </w:t>
      </w:r>
      <w:proofErr w:type="spellStart"/>
      <w:r w:rsidRPr="00F46F30">
        <w:t>Qdrant</w:t>
      </w:r>
      <w:proofErr w:type="spellEnd"/>
      <w:r w:rsidRPr="00F46F30">
        <w:t xml:space="preserve"> as the vector store </w:t>
      </w:r>
      <w:proofErr w:type="spellStart"/>
      <w:r w:rsidRPr="00F46F30">
        <w:t>vector_store</w:t>
      </w:r>
      <w:proofErr w:type="spellEnd"/>
      <w:r w:rsidRPr="00F46F30">
        <w:t xml:space="preserve"> = </w:t>
      </w:r>
      <w:proofErr w:type="spellStart"/>
      <w:r w:rsidRPr="00F46F30">
        <w:t>Qdrant</w:t>
      </w:r>
      <w:proofErr w:type="spellEnd"/>
      <w:r w:rsidRPr="00F46F30">
        <w:t xml:space="preserve">( </w:t>
      </w:r>
      <w:proofErr w:type="spellStart"/>
      <w:r w:rsidRPr="00F46F30">
        <w:t>collection_name</w:t>
      </w:r>
      <w:proofErr w:type="spellEnd"/>
      <w:r w:rsidRPr="00F46F30">
        <w:t>="</w:t>
      </w:r>
      <w:proofErr w:type="spellStart"/>
      <w:r w:rsidRPr="00F46F30">
        <w:t>pubhealth</w:t>
      </w:r>
      <w:proofErr w:type="spellEnd"/>
      <w:r w:rsidRPr="00F46F30">
        <w:t xml:space="preserve">", </w:t>
      </w:r>
      <w:proofErr w:type="spellStart"/>
      <w:r w:rsidRPr="00F46F30">
        <w:t>embedding_function</w:t>
      </w:r>
      <w:proofErr w:type="spellEnd"/>
      <w:r w:rsidRPr="00F46F30">
        <w:t>=</w:t>
      </w:r>
      <w:proofErr w:type="spellStart"/>
      <w:r w:rsidRPr="00F46F30">
        <w:t>model.encode</w:t>
      </w:r>
      <w:proofErr w:type="spellEnd"/>
      <w:r w:rsidRPr="00F46F30">
        <w:t xml:space="preserve">, ) retriever = </w:t>
      </w:r>
      <w:proofErr w:type="spellStart"/>
      <w:r w:rsidRPr="00F46F30">
        <w:t>vector_store.as_retriever</w:t>
      </w:r>
      <w:proofErr w:type="spellEnd"/>
      <w:r w:rsidRPr="00F46F30">
        <w:t xml:space="preserve">() # Build the </w:t>
      </w:r>
      <w:proofErr w:type="spellStart"/>
      <w:r w:rsidRPr="00F46F30">
        <w:t>RetrievalQA</w:t>
      </w:r>
      <w:proofErr w:type="spellEnd"/>
      <w:r w:rsidRPr="00F46F30">
        <w:t xml:space="preserve"> chain </w:t>
      </w:r>
      <w:proofErr w:type="spellStart"/>
      <w:r w:rsidRPr="00F46F30">
        <w:t>qa_chain</w:t>
      </w:r>
      <w:proofErr w:type="spellEnd"/>
      <w:r w:rsidRPr="00F46F30">
        <w:t xml:space="preserve"> = </w:t>
      </w:r>
      <w:proofErr w:type="spellStart"/>
      <w:r w:rsidRPr="00F46F30">
        <w:t>RetrievalQA</w:t>
      </w:r>
      <w:proofErr w:type="spellEnd"/>
      <w:r w:rsidRPr="00F46F30">
        <w:t>(</w:t>
      </w:r>
      <w:proofErr w:type="spellStart"/>
      <w:r w:rsidRPr="00F46F30">
        <w:t>llm</w:t>
      </w:r>
      <w:proofErr w:type="spellEnd"/>
      <w:r w:rsidRPr="00F46F30">
        <w:t>=</w:t>
      </w:r>
      <w:proofErr w:type="spellStart"/>
      <w:r w:rsidRPr="00F46F30">
        <w:t>llm</w:t>
      </w:r>
      <w:proofErr w:type="spellEnd"/>
      <w:r w:rsidRPr="00F46F30">
        <w:t xml:space="preserve">, retriever=retriever) # Create the </w:t>
      </w:r>
      <w:proofErr w:type="spellStart"/>
      <w:r w:rsidRPr="00F46F30">
        <w:t>ReAct</w:t>
      </w:r>
      <w:proofErr w:type="spellEnd"/>
      <w:r w:rsidRPr="00F46F30">
        <w:t xml:space="preserve"> agent </w:t>
      </w:r>
      <w:proofErr w:type="spellStart"/>
      <w:r w:rsidRPr="00F46F30">
        <w:t>react_agent</w:t>
      </w:r>
      <w:proofErr w:type="spellEnd"/>
      <w:r w:rsidRPr="00F46F30">
        <w:t xml:space="preserve"> = </w:t>
      </w:r>
      <w:proofErr w:type="spellStart"/>
      <w:r w:rsidRPr="00F46F30">
        <w:t>create_react_agent</w:t>
      </w:r>
      <w:proofErr w:type="spellEnd"/>
      <w:r w:rsidRPr="00F46F30">
        <w:t>(</w:t>
      </w:r>
      <w:proofErr w:type="spellStart"/>
      <w:r w:rsidRPr="00F46F30">
        <w:t>llm</w:t>
      </w:r>
      <w:proofErr w:type="spellEnd"/>
      <w:r w:rsidRPr="00F46F30">
        <w:t>=</w:t>
      </w:r>
      <w:proofErr w:type="spellStart"/>
      <w:r w:rsidRPr="00F46F30">
        <w:t>llm</w:t>
      </w:r>
      <w:proofErr w:type="spellEnd"/>
      <w:r w:rsidRPr="00F46F30">
        <w:t>, tools=[</w:t>
      </w:r>
      <w:proofErr w:type="spellStart"/>
      <w:r w:rsidRPr="00F46F30">
        <w:t>date_tool</w:t>
      </w:r>
      <w:proofErr w:type="spellEnd"/>
      <w:r w:rsidRPr="00F46F30">
        <w:t>, retriever], prompt=</w:t>
      </w:r>
      <w:proofErr w:type="spellStart"/>
      <w:r w:rsidRPr="00F46F30">
        <w:t>PromptTemplate</w:t>
      </w:r>
      <w:proofErr w:type="spellEnd"/>
      <w:r w:rsidRPr="00F46F30">
        <w:t xml:space="preserve">(template="...")) </w:t>
      </w:r>
    </w:p>
    <w:p w14:paraId="07B46112" w14:textId="77777777" w:rsidR="00F46F30" w:rsidRPr="00F46F30" w:rsidRDefault="00F46F30" w:rsidP="00F46F30">
      <w:pPr>
        <w:numPr>
          <w:ilvl w:val="0"/>
          <w:numId w:val="4"/>
        </w:numPr>
      </w:pPr>
      <w:r w:rsidRPr="00F46F30">
        <w:rPr>
          <w:b/>
          <w:bCs/>
        </w:rPr>
        <w:t>Testing the Agent</w:t>
      </w:r>
      <w:r w:rsidRPr="00F46F30">
        <w:t>:</w:t>
      </w:r>
    </w:p>
    <w:p w14:paraId="2DFCB393" w14:textId="77777777" w:rsidR="00F46F30" w:rsidRPr="00F46F30" w:rsidRDefault="00F46F30" w:rsidP="00F46F30">
      <w:r w:rsidRPr="00F46F30">
        <w:t>python</w:t>
      </w:r>
    </w:p>
    <w:p w14:paraId="5281E58B" w14:textId="77777777" w:rsidR="00F46F30" w:rsidRPr="00F46F30" w:rsidRDefault="00F46F30" w:rsidP="00F46F30">
      <w:r w:rsidRPr="00F46F30">
        <w:t>Copy code</w:t>
      </w:r>
    </w:p>
    <w:p w14:paraId="5C4FE8D9" w14:textId="77777777" w:rsidR="00F46F30" w:rsidRPr="00F46F30" w:rsidRDefault="00F46F30" w:rsidP="00F46F30">
      <w:r w:rsidRPr="00F46F30">
        <w:t xml:space="preserve">query = "Is it safe to eat expired pancake mix?" response = </w:t>
      </w:r>
      <w:proofErr w:type="spellStart"/>
      <w:r w:rsidRPr="00F46F30">
        <w:t>react_</w:t>
      </w:r>
      <w:proofErr w:type="gramStart"/>
      <w:r w:rsidRPr="00F46F30">
        <w:t>agent</w:t>
      </w:r>
      <w:proofErr w:type="spellEnd"/>
      <w:r w:rsidRPr="00F46F30">
        <w:t>(</w:t>
      </w:r>
      <w:proofErr w:type="gramEnd"/>
      <w:r w:rsidRPr="00F46F30">
        <w:t xml:space="preserve">{"input": query}) print(response) </w:t>
      </w:r>
    </w:p>
    <w:p w14:paraId="00A4C77E" w14:textId="77777777" w:rsidR="00F46F30" w:rsidRPr="00F46F30" w:rsidRDefault="00F46F30" w:rsidP="00F46F30">
      <w:pPr>
        <w:rPr>
          <w:b/>
          <w:bCs/>
        </w:rPr>
      </w:pPr>
      <w:r w:rsidRPr="00F46F30">
        <w:rPr>
          <w:b/>
          <w:bCs/>
        </w:rPr>
        <w:t>Results</w:t>
      </w:r>
    </w:p>
    <w:p w14:paraId="4C85ED83" w14:textId="77777777" w:rsidR="00F46F30" w:rsidRPr="00F46F30" w:rsidRDefault="00F46F30" w:rsidP="00F46F30">
      <w:r w:rsidRPr="00F46F30">
        <w:t xml:space="preserve">After implementing and testing the AI agent, we can observe its ability to handle complex queries related to diet and wellness by leveraging the PUBHEALTH dataset and reasoning capabilities provided by </w:t>
      </w:r>
      <w:proofErr w:type="spellStart"/>
      <w:r w:rsidRPr="00F46F30">
        <w:t>LangChain’s</w:t>
      </w:r>
      <w:proofErr w:type="spellEnd"/>
      <w:r w:rsidRPr="00F46F30">
        <w:t xml:space="preserve"> </w:t>
      </w:r>
      <w:proofErr w:type="spellStart"/>
      <w:r w:rsidRPr="00F46F30">
        <w:t>ReAct</w:t>
      </w:r>
      <w:proofErr w:type="spellEnd"/>
      <w:r w:rsidRPr="00F46F30">
        <w:t xml:space="preserve"> framework. The agent can accurately fetch and reason about information, providing detailed and contextual responses.</w:t>
      </w:r>
    </w:p>
    <w:p w14:paraId="48F59208" w14:textId="77777777" w:rsidR="00F46F30" w:rsidRPr="00F46F30" w:rsidRDefault="00F46F30" w:rsidP="00F46F30">
      <w:pPr>
        <w:rPr>
          <w:b/>
          <w:bCs/>
        </w:rPr>
      </w:pPr>
      <w:r w:rsidRPr="00F46F30">
        <w:rPr>
          <w:b/>
          <w:bCs/>
        </w:rPr>
        <w:t>Conclusion</w:t>
      </w:r>
    </w:p>
    <w:p w14:paraId="0FF0213D" w14:textId="77777777" w:rsidR="00F46F30" w:rsidRPr="00F46F30" w:rsidRDefault="00F46F30" w:rsidP="00F46F30">
      <w:r w:rsidRPr="00F46F30">
        <w:lastRenderedPageBreak/>
        <w:t xml:space="preserve">Building a diet and wellness AI agent with reasoning capabilities involves integrating various tools and frameworks. By using the PUBHEALTH dataset, </w:t>
      </w:r>
      <w:proofErr w:type="spellStart"/>
      <w:r w:rsidRPr="00F46F30">
        <w:t>MiniLM</w:t>
      </w:r>
      <w:proofErr w:type="spellEnd"/>
      <w:r w:rsidRPr="00F46F30">
        <w:t xml:space="preserve"> embeddings, </w:t>
      </w:r>
      <w:proofErr w:type="spellStart"/>
      <w:r w:rsidRPr="00F46F30">
        <w:t>Qdrant</w:t>
      </w:r>
      <w:proofErr w:type="spellEnd"/>
      <w:r w:rsidRPr="00F46F30">
        <w:t xml:space="preserve"> for storage, and </w:t>
      </w:r>
      <w:proofErr w:type="spellStart"/>
      <w:r w:rsidRPr="00F46F30">
        <w:t>LangChain’s</w:t>
      </w:r>
      <w:proofErr w:type="spellEnd"/>
      <w:r w:rsidRPr="00F46F30">
        <w:t xml:space="preserve"> </w:t>
      </w:r>
      <w:proofErr w:type="spellStart"/>
      <w:r w:rsidRPr="00F46F30">
        <w:t>ReAct</w:t>
      </w:r>
      <w:proofErr w:type="spellEnd"/>
      <w:r w:rsidRPr="00F46F30">
        <w:t xml:space="preserve"> framework, we can create a robust system capable of answering complex health-related queries. This guide provides a comprehensive approach to setting up such an AI agent, highlighting the importance of reasoning in delivering accurate and meaningful advice in the domain of diet and wellness.</w:t>
      </w:r>
    </w:p>
    <w:p w14:paraId="65CF8319" w14:textId="77777777" w:rsidR="00473B3C" w:rsidRDefault="00473B3C"/>
    <w:sectPr w:rsidR="00473B3C">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9F71DE7"/>
    <w:multiLevelType w:val="multilevel"/>
    <w:tmpl w:val="AD0C54D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569566E3"/>
    <w:multiLevelType w:val="multilevel"/>
    <w:tmpl w:val="9C4CB068"/>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6B4F0ECF"/>
    <w:multiLevelType w:val="multilevel"/>
    <w:tmpl w:val="A14429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 w15:restartNumberingAfterBreak="0">
    <w:nsid w:val="76F26943"/>
    <w:multiLevelType w:val="multilevel"/>
    <w:tmpl w:val="DAF8D5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16cid:durableId="908999089">
    <w:abstractNumId w:val="2"/>
  </w:num>
  <w:num w:numId="2" w16cid:durableId="138496353">
    <w:abstractNumId w:val="3"/>
  </w:num>
  <w:num w:numId="3" w16cid:durableId="2057272186">
    <w:abstractNumId w:val="1"/>
  </w:num>
  <w:num w:numId="4" w16cid:durableId="11359469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44C39"/>
    <w:rsid w:val="00017811"/>
    <w:rsid w:val="000B1A4E"/>
    <w:rsid w:val="000F2970"/>
    <w:rsid w:val="001426AC"/>
    <w:rsid w:val="00231158"/>
    <w:rsid w:val="00277F00"/>
    <w:rsid w:val="00434634"/>
    <w:rsid w:val="00473B3C"/>
    <w:rsid w:val="004873CB"/>
    <w:rsid w:val="005A6DE1"/>
    <w:rsid w:val="00780097"/>
    <w:rsid w:val="008B726F"/>
    <w:rsid w:val="00AA180F"/>
    <w:rsid w:val="00C0227B"/>
    <w:rsid w:val="00C43397"/>
    <w:rsid w:val="00C76C61"/>
    <w:rsid w:val="00E44C39"/>
    <w:rsid w:val="00F46F30"/>
  </w:rsids>
  <m:mathPr>
    <m:mathFont m:val="Cambria Math"/>
    <m:brkBin m:val="before"/>
    <m:brkBinSub m:val="--"/>
    <m:smallFrac m:val="0"/>
    <m:dispDef/>
    <m:lMargin m:val="0"/>
    <m:rMargin m:val="0"/>
    <m:defJc m:val="centerGroup"/>
    <m:wrapIndent m:val="1440"/>
    <m:intLim m:val="subSup"/>
    <m:naryLim m:val="undOvr"/>
  </m:mathPr>
  <w:themeFontLang w:val="en-I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3D56781C"/>
  <w15:chartTrackingRefBased/>
  <w15:docId w15:val="{D73D48A1-1D10-4039-A5BB-B0520F5D35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N"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F46F30"/>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46F3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017811"/>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46F30"/>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F46F3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017811"/>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017811"/>
    <w:rPr>
      <w:color w:val="0563C1" w:themeColor="hyperlink"/>
      <w:u w:val="single"/>
    </w:rPr>
  </w:style>
  <w:style w:type="character" w:styleId="UnresolvedMention">
    <w:name w:val="Unresolved Mention"/>
    <w:basedOn w:val="DefaultParagraphFont"/>
    <w:uiPriority w:val="99"/>
    <w:semiHidden/>
    <w:unhideWhenUsed/>
    <w:rsid w:val="00017811"/>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11152164">
      <w:bodyDiv w:val="1"/>
      <w:marLeft w:val="0"/>
      <w:marRight w:val="0"/>
      <w:marTop w:val="0"/>
      <w:marBottom w:val="0"/>
      <w:divBdr>
        <w:top w:val="none" w:sz="0" w:space="0" w:color="auto"/>
        <w:left w:val="none" w:sz="0" w:space="0" w:color="auto"/>
        <w:bottom w:val="none" w:sz="0" w:space="0" w:color="auto"/>
        <w:right w:val="none" w:sz="0" w:space="0" w:color="auto"/>
      </w:divBdr>
    </w:div>
    <w:div w:id="968629136">
      <w:bodyDiv w:val="1"/>
      <w:marLeft w:val="0"/>
      <w:marRight w:val="0"/>
      <w:marTop w:val="0"/>
      <w:marBottom w:val="0"/>
      <w:divBdr>
        <w:top w:val="none" w:sz="0" w:space="0" w:color="auto"/>
        <w:left w:val="none" w:sz="0" w:space="0" w:color="auto"/>
        <w:bottom w:val="none" w:sz="0" w:space="0" w:color="auto"/>
        <w:right w:val="none" w:sz="0" w:space="0" w:color="auto"/>
      </w:divBdr>
      <w:divsChild>
        <w:div w:id="1693416450">
          <w:marLeft w:val="0"/>
          <w:marRight w:val="0"/>
          <w:marTop w:val="0"/>
          <w:marBottom w:val="0"/>
          <w:divBdr>
            <w:top w:val="single" w:sz="2" w:space="0" w:color="auto"/>
            <w:left w:val="single" w:sz="2" w:space="0" w:color="auto"/>
            <w:bottom w:val="single" w:sz="2" w:space="0" w:color="auto"/>
            <w:right w:val="single" w:sz="2" w:space="0" w:color="auto"/>
          </w:divBdr>
          <w:divsChild>
            <w:div w:id="379480994">
              <w:marLeft w:val="0"/>
              <w:marRight w:val="0"/>
              <w:marTop w:val="0"/>
              <w:marBottom w:val="0"/>
              <w:divBdr>
                <w:top w:val="single" w:sz="2" w:space="0" w:color="383D3F"/>
                <w:left w:val="single" w:sz="2" w:space="0" w:color="383D3F"/>
                <w:bottom w:val="single" w:sz="2" w:space="0" w:color="383D3F"/>
                <w:right w:val="single" w:sz="2" w:space="0" w:color="383D3F"/>
              </w:divBdr>
              <w:divsChild>
                <w:div w:id="929775234">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109546493">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592281343">
          <w:marLeft w:val="0"/>
          <w:marRight w:val="0"/>
          <w:marTop w:val="0"/>
          <w:marBottom w:val="0"/>
          <w:divBdr>
            <w:top w:val="single" w:sz="2" w:space="0" w:color="auto"/>
            <w:left w:val="single" w:sz="2" w:space="0" w:color="auto"/>
            <w:bottom w:val="single" w:sz="2" w:space="0" w:color="auto"/>
            <w:right w:val="single" w:sz="2" w:space="0" w:color="auto"/>
          </w:divBdr>
          <w:divsChild>
            <w:div w:id="21518374">
              <w:marLeft w:val="0"/>
              <w:marRight w:val="0"/>
              <w:marTop w:val="0"/>
              <w:marBottom w:val="0"/>
              <w:divBdr>
                <w:top w:val="single" w:sz="2" w:space="0" w:color="383D3F"/>
                <w:left w:val="single" w:sz="2" w:space="0" w:color="383D3F"/>
                <w:bottom w:val="single" w:sz="2" w:space="0" w:color="383D3F"/>
                <w:right w:val="single" w:sz="2" w:space="0" w:color="383D3F"/>
              </w:divBdr>
              <w:divsChild>
                <w:div w:id="9687405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272081063">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849250603">
          <w:marLeft w:val="0"/>
          <w:marRight w:val="0"/>
          <w:marTop w:val="0"/>
          <w:marBottom w:val="0"/>
          <w:divBdr>
            <w:top w:val="single" w:sz="2" w:space="0" w:color="auto"/>
            <w:left w:val="single" w:sz="2" w:space="0" w:color="auto"/>
            <w:bottom w:val="single" w:sz="2" w:space="0" w:color="auto"/>
            <w:right w:val="single" w:sz="2" w:space="0" w:color="auto"/>
          </w:divBdr>
          <w:divsChild>
            <w:div w:id="2130394926">
              <w:marLeft w:val="0"/>
              <w:marRight w:val="0"/>
              <w:marTop w:val="0"/>
              <w:marBottom w:val="0"/>
              <w:divBdr>
                <w:top w:val="single" w:sz="2" w:space="0" w:color="383D3F"/>
                <w:left w:val="single" w:sz="2" w:space="0" w:color="383D3F"/>
                <w:bottom w:val="single" w:sz="2" w:space="0" w:color="383D3F"/>
                <w:right w:val="single" w:sz="2" w:space="0" w:color="383D3F"/>
              </w:divBdr>
              <w:divsChild>
                <w:div w:id="861286837">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39265285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906842155">
          <w:marLeft w:val="0"/>
          <w:marRight w:val="0"/>
          <w:marTop w:val="0"/>
          <w:marBottom w:val="0"/>
          <w:divBdr>
            <w:top w:val="single" w:sz="2" w:space="0" w:color="auto"/>
            <w:left w:val="single" w:sz="2" w:space="0" w:color="auto"/>
            <w:bottom w:val="single" w:sz="2" w:space="0" w:color="auto"/>
            <w:right w:val="single" w:sz="2" w:space="0" w:color="auto"/>
          </w:divBdr>
          <w:divsChild>
            <w:div w:id="2079590033">
              <w:marLeft w:val="0"/>
              <w:marRight w:val="0"/>
              <w:marTop w:val="0"/>
              <w:marBottom w:val="0"/>
              <w:divBdr>
                <w:top w:val="single" w:sz="2" w:space="0" w:color="383D3F"/>
                <w:left w:val="single" w:sz="2" w:space="0" w:color="383D3F"/>
                <w:bottom w:val="single" w:sz="2" w:space="0" w:color="383D3F"/>
                <w:right w:val="single" w:sz="2" w:space="0" w:color="383D3F"/>
              </w:divBdr>
              <w:divsChild>
                <w:div w:id="1416706395">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53167510">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405224494">
          <w:marLeft w:val="0"/>
          <w:marRight w:val="0"/>
          <w:marTop w:val="0"/>
          <w:marBottom w:val="0"/>
          <w:divBdr>
            <w:top w:val="single" w:sz="2" w:space="0" w:color="auto"/>
            <w:left w:val="single" w:sz="2" w:space="0" w:color="auto"/>
            <w:bottom w:val="single" w:sz="2" w:space="0" w:color="auto"/>
            <w:right w:val="single" w:sz="2" w:space="0" w:color="auto"/>
          </w:divBdr>
          <w:divsChild>
            <w:div w:id="1861357417">
              <w:marLeft w:val="0"/>
              <w:marRight w:val="0"/>
              <w:marTop w:val="0"/>
              <w:marBottom w:val="0"/>
              <w:divBdr>
                <w:top w:val="single" w:sz="2" w:space="0" w:color="383D3F"/>
                <w:left w:val="single" w:sz="2" w:space="0" w:color="383D3F"/>
                <w:bottom w:val="single" w:sz="2" w:space="0" w:color="383D3F"/>
                <w:right w:val="single" w:sz="2" w:space="0" w:color="383D3F"/>
              </w:divBdr>
              <w:divsChild>
                <w:div w:id="554317584">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067724352">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378549937">
          <w:marLeft w:val="0"/>
          <w:marRight w:val="0"/>
          <w:marTop w:val="0"/>
          <w:marBottom w:val="0"/>
          <w:divBdr>
            <w:top w:val="single" w:sz="2" w:space="0" w:color="auto"/>
            <w:left w:val="single" w:sz="2" w:space="0" w:color="auto"/>
            <w:bottom w:val="single" w:sz="2" w:space="0" w:color="auto"/>
            <w:right w:val="single" w:sz="2" w:space="0" w:color="auto"/>
          </w:divBdr>
          <w:divsChild>
            <w:div w:id="1705709609">
              <w:marLeft w:val="0"/>
              <w:marRight w:val="0"/>
              <w:marTop w:val="0"/>
              <w:marBottom w:val="0"/>
              <w:divBdr>
                <w:top w:val="single" w:sz="2" w:space="0" w:color="383D3F"/>
                <w:left w:val="single" w:sz="2" w:space="0" w:color="383D3F"/>
                <w:bottom w:val="single" w:sz="2" w:space="0" w:color="383D3F"/>
                <w:right w:val="single" w:sz="2" w:space="0" w:color="383D3F"/>
              </w:divBdr>
              <w:divsChild>
                <w:div w:id="534972499">
                  <w:marLeft w:val="0"/>
                  <w:marRight w:val="0"/>
                  <w:marTop w:val="0"/>
                  <w:marBottom w:val="0"/>
                  <w:divBdr>
                    <w:top w:val="single" w:sz="2" w:space="0" w:color="383D3F"/>
                    <w:left w:val="single" w:sz="2" w:space="0" w:color="383D3F"/>
                    <w:bottom w:val="single" w:sz="2" w:space="0" w:color="383D3F"/>
                    <w:right w:val="single" w:sz="2" w:space="0" w:color="383D3F"/>
                  </w:divBdr>
                </w:div>
              </w:divsChild>
            </w:div>
            <w:div w:id="1975718183">
              <w:marLeft w:val="0"/>
              <w:marRight w:val="0"/>
              <w:marTop w:val="0"/>
              <w:marBottom w:val="0"/>
              <w:divBdr>
                <w:top w:val="single" w:sz="2" w:space="0" w:color="383D3F"/>
                <w:left w:val="single" w:sz="2" w:space="0" w:color="383D3F"/>
                <w:bottom w:val="single" w:sz="2" w:space="0" w:color="383D3F"/>
                <w:right w:val="single" w:sz="2" w:space="0" w:color="383D3F"/>
              </w:divBdr>
            </w:div>
          </w:divsChild>
        </w:div>
      </w:divsChild>
    </w:div>
    <w:div w:id="1570772261">
      <w:bodyDiv w:val="1"/>
      <w:marLeft w:val="0"/>
      <w:marRight w:val="0"/>
      <w:marTop w:val="0"/>
      <w:marBottom w:val="0"/>
      <w:divBdr>
        <w:top w:val="none" w:sz="0" w:space="0" w:color="auto"/>
        <w:left w:val="none" w:sz="0" w:space="0" w:color="auto"/>
        <w:bottom w:val="none" w:sz="0" w:space="0" w:color="auto"/>
        <w:right w:val="none" w:sz="0" w:space="0" w:color="auto"/>
      </w:divBdr>
    </w:div>
    <w:div w:id="19079114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hyperlink" Target="https://huggingface.co/datasets/health_fact" TargetMode="External"/><Relationship Id="rId11" Type="http://schemas.openxmlformats.org/officeDocument/2006/relationships/image" Target="media/image4.png"/><Relationship Id="rId5" Type="http://schemas.openxmlformats.org/officeDocument/2006/relationships/image" Target="media/image1.png"/><Relationship Id="rId10" Type="http://schemas.openxmlformats.org/officeDocument/2006/relationships/hyperlink" Target="https://medium.com/@AyushmanPranav/anomaly-detection-using-vector-search-c3f48f8e61eb" TargetMode="External"/><Relationship Id="rId4" Type="http://schemas.openxmlformats.org/officeDocument/2006/relationships/webSettings" Target="webSettings.xml"/><Relationship Id="rId9" Type="http://schemas.openxmlformats.org/officeDocument/2006/relationships/hyperlink" Target="https://qdrant.te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20</TotalTime>
  <Pages>6</Pages>
  <Words>883</Words>
  <Characters>5885</Characters>
  <Application>Microsoft Office Word</Application>
  <DocSecurity>0</DocSecurity>
  <Lines>131</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7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YUSHMAN PRANAV</dc:creator>
  <cp:keywords/>
  <dc:description/>
  <cp:lastModifiedBy>AYUSHMAN PRANAV</cp:lastModifiedBy>
  <cp:revision>10</cp:revision>
  <dcterms:created xsi:type="dcterms:W3CDTF">2024-05-22T08:57:00Z</dcterms:created>
  <dcterms:modified xsi:type="dcterms:W3CDTF">2024-05-22T1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237ebbaa46115fa8847776e2ad547561251b6e04aaa450dce6c2d70f5e738764</vt:lpwstr>
  </property>
  <property fmtid="{D5CDD505-2E9C-101B-9397-08002B2CF9AE}" pid="3" name="ZOTERO_PREF_1">
    <vt:lpwstr>&lt;data data-version="3" zotero-version="6.0.36"&gt;&lt;session id="CVdOjars"/&gt;&lt;style id="http://www.zotero.org/styles/ieee" locale="en-US" hasBibliography="1" bibliographyStyleHasBeenSet="0"/&gt;&lt;prefs&gt;&lt;pref name="fieldType" value="Field"/&gt;&lt;pref name="automaticJour</vt:lpwstr>
  </property>
  <property fmtid="{D5CDD505-2E9C-101B-9397-08002B2CF9AE}" pid="4" name="ZOTERO_PREF_2">
    <vt:lpwstr>nalAbbreviations" value="true"/&gt;&lt;/prefs&gt;&lt;/data&gt;</vt:lpwstr>
  </property>
</Properties>
</file>